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227B9FAA" w:rsidR="00993676" w:rsidRDefault="00D21412" w:rsidP="00993676">
      <w:pPr>
        <w:jc w:val="left"/>
        <w:rPr>
          <w:b/>
        </w:rPr>
      </w:pPr>
      <w:r>
        <w:rPr>
          <w:rFonts w:hint="eastAsia"/>
          <w:b/>
        </w:rPr>
        <w:t>A</w:t>
      </w:r>
      <w:r>
        <w:rPr>
          <w:b/>
        </w:rPr>
        <w:t>BSTRACT</w:t>
      </w:r>
    </w:p>
    <w:p w14:paraId="74775F64" w14:textId="56B1C567" w:rsidR="00FB1C9C" w:rsidRPr="00FC2B20" w:rsidRDefault="00FC2B20" w:rsidP="00993676">
      <w:pPr>
        <w:jc w:val="left"/>
        <w:rPr>
          <w:rFonts w:hint="eastAsia"/>
        </w:rPr>
      </w:pPr>
      <w:r>
        <w:t xml:space="preserve">Sleep apnea and hypopnea syndrome (SAHS) seriously affects people’s sleep quality and may cause a series of cardiovascular diseases.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time resolution. </w:t>
      </w:r>
      <w:r w:rsidRPr="00FB1C9C">
        <w:rPr>
          <w:highlight w:val="yellow"/>
        </w:rPr>
        <w:t>In this paper</w:t>
      </w:r>
      <w:r w:rsidR="00907A89" w:rsidRPr="00FB1C9C">
        <w:rPr>
          <w:highlight w:val="yellow"/>
        </w:rPr>
        <w:t xml:space="preserve">, we propose a method of constructing a cascade of classifiers </w:t>
      </w:r>
      <w:r w:rsidR="00FB1C9C" w:rsidRPr="00FB1C9C">
        <w:rPr>
          <w:highlight w:val="yellow"/>
        </w:rPr>
        <w:t>consisted of a long-time detector and a short-time detector to improve the detection time resolution of SAHS events based on ora-nasal flow (NF) and arterial blood oxygen saturation (SpO</w:t>
      </w:r>
      <w:r w:rsidR="00FB1C9C" w:rsidRPr="00FB1C9C">
        <w:rPr>
          <w:highlight w:val="yellow"/>
          <w:vertAlign w:val="subscript"/>
        </w:rPr>
        <w:t>2</w:t>
      </w:r>
      <w:r w:rsidR="00FB1C9C" w:rsidRPr="00FB1C9C">
        <w:rPr>
          <w:highlight w:val="yellow"/>
        </w:rPr>
        <w:t>).</w:t>
      </w:r>
      <w:r w:rsidR="00FB1C9C">
        <w:t xml:space="preserve"> For the more than 280,000 ten-second segments in the database, the </w:t>
      </w:r>
      <w:r w:rsidR="00FB1C9C" w:rsidRPr="00FB1C9C">
        <w:rPr>
          <w:highlight w:val="yellow"/>
        </w:rPr>
        <w:t>cascading detection model</w:t>
      </w:r>
      <w:r w:rsidR="00FB1C9C" w:rsidRPr="00FB1C9C">
        <w:t xml:space="preserve"> </w:t>
      </w:r>
      <w:r w:rsidR="00FB1C9C">
        <w:t>reached an accuracy of 89.0%. As for the more than 1800 SAHS</w:t>
      </w:r>
      <w:r w:rsidR="00FB1C9C">
        <w:rPr>
          <w:rFonts w:hint="eastAsia"/>
        </w:rPr>
        <w:t xml:space="preserve"> </w:t>
      </w:r>
      <w:r w:rsidR="00FB1C9C">
        <w:t xml:space="preserve">events, the cascading detection model achieved </w:t>
      </w:r>
      <w:r w:rsidR="00005389">
        <w:t>a sensitivity of 82.8%, while the Pearson’s correlation coefficient between estimated apnea-hypopnea index (AHI) and reference AHI was 0.98. Besides, for the diagnosis of SAHS severity, the proposed method exhibited performance results with a Cohen’s Kappa coefficient of 0.83, which indicates it has the potential to be a powerful tool for the clinical diagnosis of SAHS.</w:t>
      </w:r>
    </w:p>
    <w:p w14:paraId="109DC7BC" w14:textId="13EF3C14" w:rsidR="00310DE6" w:rsidRDefault="009A2410">
      <w:pPr>
        <w:rPr>
          <w:b/>
        </w:rPr>
      </w:pPr>
      <w:r>
        <w:rPr>
          <w:b/>
        </w:rPr>
        <w:t xml:space="preserve">1 </w:t>
      </w:r>
      <w:r w:rsidR="00A007A9">
        <w:rPr>
          <w:rFonts w:hint="eastAsia"/>
          <w:b/>
        </w:rPr>
        <w:t>I</w:t>
      </w:r>
      <w:r w:rsidR="00A007A9">
        <w:rPr>
          <w:b/>
        </w:rPr>
        <w:t>NTRODUCTION</w:t>
      </w:r>
    </w:p>
    <w:p w14:paraId="100431AB" w14:textId="0D91327B" w:rsidR="00310DE6" w:rsidRDefault="00D21412">
      <w:r w:rsidRPr="0088768C">
        <w:rPr>
          <w:highlight w:val="yellow"/>
        </w:rPr>
        <w:t xml:space="preserve">Sleep apnea and hypopnea syndrome (SAHS) is a </w:t>
      </w:r>
      <w:r w:rsidR="00AF30F8">
        <w:rPr>
          <w:highlight w:val="yellow"/>
        </w:rPr>
        <w:t>prevalent</w:t>
      </w:r>
      <w:r w:rsidRPr="0088768C">
        <w:rPr>
          <w:highlight w:val="yellow"/>
        </w:rPr>
        <w:t xml:space="preserve"> sleep breathing disorder </w:t>
      </w:r>
      <w:r w:rsidR="0088768C" w:rsidRPr="0088768C">
        <w:rPr>
          <w:highlight w:val="yellow"/>
        </w:rPr>
        <w:t>characterized by repeti</w:t>
      </w:r>
      <w:r w:rsidR="00AF30F8">
        <w:rPr>
          <w:highlight w:val="yellow"/>
        </w:rPr>
        <w:t>ti</w:t>
      </w:r>
      <w:r w:rsidR="0088768C" w:rsidRPr="0088768C">
        <w:rPr>
          <w:highlight w:val="yellow"/>
        </w:rPr>
        <w:t>ve events of complete (apnea) or partial (hypopnea) cessation of breathing during sleep</w:t>
      </w:r>
      <w:r w:rsidR="009A2410">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rsidR="009A2410">
        <w:fldChar w:fldCharType="separate"/>
      </w:r>
      <w:r w:rsidR="00D372D6" w:rsidRPr="00D372D6">
        <w:rPr>
          <w:noProof/>
          <w:vertAlign w:val="superscript"/>
        </w:rPr>
        <w:t>[1]</w:t>
      </w:r>
      <w:r w:rsidR="009A2410">
        <w:fldChar w:fldCharType="end"/>
      </w:r>
      <w:r w:rsidR="0088768C">
        <w:rPr>
          <w:rFonts w:hint="eastAsia"/>
        </w:rPr>
        <w:t>.</w:t>
      </w:r>
      <w:r w:rsidR="0088768C">
        <w:t xml:space="preserve"> </w:t>
      </w:r>
      <w:r w:rsidR="0088768C" w:rsidRPr="00AF30F8">
        <w:rPr>
          <w:highlight w:val="yellow"/>
        </w:rPr>
        <w:t>There are often oxygen desaturation and arousal due to the cessation, leading to poor sleep quality</w:t>
      </w:r>
      <w:r w:rsidR="0088768C">
        <w:t>. What’s more serious, SAHS is also a risk factor for cardiovascular disease, metabolic abnormalities and neurocognitive disorders</w:t>
      </w:r>
      <w:r w:rsidR="009A2410">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rsidR="009A2410">
        <w:fldChar w:fldCharType="separate"/>
      </w:r>
      <w:r w:rsidR="00D372D6" w:rsidRPr="00D372D6">
        <w:rPr>
          <w:noProof/>
          <w:vertAlign w:val="superscript"/>
        </w:rPr>
        <w:t>[2]</w:t>
      </w:r>
      <w:r w:rsidR="009A2410">
        <w:fldChar w:fldCharType="end"/>
      </w:r>
      <w:r w:rsidR="0088768C">
        <w:t>. It is estimated that 2% of the middle-aged women and 4% of middle-aged men are affected by SAHS</w:t>
      </w:r>
      <w:r w:rsidR="009A2410">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rsidR="009A2410">
        <w:fldChar w:fldCharType="separate"/>
      </w:r>
      <w:r w:rsidR="00D372D6" w:rsidRPr="00D372D6">
        <w:rPr>
          <w:noProof/>
          <w:vertAlign w:val="superscript"/>
        </w:rPr>
        <w:t>[3]</w:t>
      </w:r>
      <w:r w:rsidR="009A2410">
        <w:fldChar w:fldCharType="end"/>
      </w:r>
      <w:r w:rsidR="0088768C">
        <w:t>.</w:t>
      </w:r>
    </w:p>
    <w:p w14:paraId="65B65E46" w14:textId="3B986894" w:rsidR="00310DE6" w:rsidRDefault="00AF30F8" w:rsidP="00B63D17">
      <w:r>
        <w:t>The gold standard for diagnosis of SAHS is to perform Polysomnography</w:t>
      </w:r>
      <w:r w:rsidR="008846F5">
        <w:t xml:space="preserve"> </w:t>
      </w:r>
      <w:r>
        <w:t>(PSG) in laboratory. The specialist need to score every SAHS event based on PSG and finally diagnose the severity of SAHS according to AHI. However, on the one hand PSG requires patients to sleep in laboratory with many sensors for at least one night, on the other hand too much time are required for the score of SAHS events.</w:t>
      </w:r>
      <w:r w:rsidR="00D30201">
        <w:t xml:space="preserve"> Therefore, in recent years many researchers hope to simplify or replace PSG using a limited number of physiological signals. Electrocardiogram (ECG) was firstly taken into study, McNames et al.</w:t>
      </w:r>
      <w:r w:rsidR="009A2410">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D372D6" w:rsidRPr="00D372D6">
        <w:rPr>
          <w:noProof/>
          <w:vertAlign w:val="superscript"/>
        </w:rPr>
        <w:t>[4]</w:t>
      </w:r>
      <w:r w:rsidR="009A2410">
        <w:fldChar w:fldCharType="end"/>
      </w:r>
      <w:r w:rsidR="00D30201">
        <w:t xml:space="preserve"> found that heart rate, S-pulse amplitude and pulse energy are correlated with SAHS. </w:t>
      </w:r>
      <w:r w:rsidR="009A2410">
        <w:rPr>
          <w:rFonts w:hint="eastAsia"/>
        </w:rPr>
        <w:t>Oguzhan</w:t>
      </w:r>
      <w:r w:rsidR="00D30201">
        <w:t xml:space="preserve"> et al.</w:t>
      </w:r>
      <w:r w:rsidR="008846F5">
        <w:fldChar w:fldCharType="begin"/>
      </w:r>
      <w:r w:rsidR="008846F5">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8846F5">
        <w:fldChar w:fldCharType="separate"/>
      </w:r>
      <w:r w:rsidR="008846F5" w:rsidRPr="00D372D6">
        <w:rPr>
          <w:noProof/>
          <w:vertAlign w:val="superscript"/>
        </w:rPr>
        <w:t>[5]</w:t>
      </w:r>
      <w:r w:rsidR="008846F5">
        <w:fldChar w:fldCharType="end"/>
      </w:r>
      <w:r w:rsidR="00D30201">
        <w:t xml:space="preserve"> </w:t>
      </w:r>
      <w:r w:rsidR="008846F5">
        <w:t xml:space="preserve">used K-Near-Neighbor (KNN) to </w:t>
      </w:r>
      <w:r w:rsidR="008846F5">
        <w:rPr>
          <w:rFonts w:hint="eastAsia"/>
        </w:rPr>
        <w:t>predict</w:t>
      </w:r>
      <w:r w:rsidR="008846F5">
        <w:t xml:space="preserve"> whether a suspect is with SAHS based on heart rate variability. </w:t>
      </w:r>
      <w:r w:rsidR="009A2410">
        <w:rPr>
          <w:rFonts w:hint="eastAsia"/>
        </w:rPr>
        <w:t>Bsoul</w:t>
      </w:r>
      <w:r w:rsidR="008846F5">
        <w:t xml:space="preserve"> et al. cut the ECG into one-minute segments and utilize Support Vector Machine (SVM) to realize real-time detection of SAHS </w:t>
      </w:r>
      <w:r w:rsidR="009A2410">
        <w:fldChar w:fldCharType="begin"/>
      </w:r>
      <w:r w:rsidR="008846F5">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9A2410">
        <w:fldChar w:fldCharType="separate"/>
      </w:r>
      <w:r w:rsidR="008846F5" w:rsidRPr="008846F5">
        <w:rPr>
          <w:noProof/>
          <w:vertAlign w:val="superscript"/>
        </w:rPr>
        <w:t>[6]</w:t>
      </w:r>
      <w:r w:rsidR="009A2410">
        <w:fldChar w:fldCharType="end"/>
      </w:r>
      <w:r w:rsidR="008846F5">
        <w:t>. However because ECG is a complex physiological signal that is also correlated with many other kinds of diseases, lately ora-nasal flow (NF)</w:t>
      </w:r>
      <w:r w:rsidR="0088718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887181">
        <w:instrText xml:space="preserve"> ADDIN EN.CITE </w:instrText>
      </w:r>
      <w:r w:rsidR="00887181">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887181">
        <w:instrText xml:space="preserve"> ADDIN EN.CITE.DATA </w:instrText>
      </w:r>
      <w:r w:rsidR="00887181">
        <w:fldChar w:fldCharType="end"/>
      </w:r>
      <w:r w:rsidR="00887181">
        <w:fldChar w:fldCharType="separate"/>
      </w:r>
      <w:r w:rsidR="00887181" w:rsidRPr="008846F5">
        <w:rPr>
          <w:noProof/>
          <w:vertAlign w:val="superscript"/>
        </w:rPr>
        <w:t>[7-10]</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instrText xml:space="preserve"> ADDIN EN.CITE </w:instrText>
      </w:r>
      <w:r w:rsidR="00887181">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instrText xml:space="preserve"> ADDIN EN.CITE.DATA </w:instrText>
      </w:r>
      <w:r w:rsidR="00887181">
        <w:fldChar w:fldCharType="end"/>
      </w:r>
      <w:r w:rsidR="00887181">
        <w:fldChar w:fldCharType="separate"/>
      </w:r>
      <w:r w:rsidR="00887181" w:rsidRPr="00887181">
        <w:rPr>
          <w:noProof/>
          <w:vertAlign w:val="superscript"/>
        </w:rPr>
        <w:t>[11]</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887181">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887181" w:rsidRPr="00887181">
        <w:rPr>
          <w:noProof/>
          <w:vertAlign w:val="superscript"/>
        </w:rPr>
        <w:t>[12]</w:t>
      </w:r>
      <w:r w:rsidR="00887181">
        <w:fldChar w:fldCharType="end"/>
      </w:r>
      <w:r w:rsidR="00887181">
        <w:t xml:space="preserve"> or a combination of these signals</w:t>
      </w:r>
      <w:r w:rsidR="00887181" w:rsidRPr="00887181">
        <w:rPr>
          <w:noProof/>
          <w:vertAlign w:val="superscript"/>
        </w:rPr>
        <w:t>13, 14]</w:t>
      </w:r>
      <w:r w:rsidR="00887181">
        <w:t xml:space="preserve"> have been widely used for the detection.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instrText xml:space="preserve"> ADDIN EN.CITE </w:instrText>
      </w:r>
      <w:r w:rsidR="00887181">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instrText xml:space="preserve"> ADDIN EN.CITE.DATA </w:instrText>
      </w:r>
      <w:r w:rsidR="00887181">
        <w:fldChar w:fldCharType="end"/>
      </w:r>
      <w:r w:rsidR="00887181">
        <w:fldChar w:fldCharType="separate"/>
      </w:r>
      <w:r w:rsidR="00887181" w:rsidRPr="00887181">
        <w:rPr>
          <w:noProof/>
          <w:vertAlign w:val="superscript"/>
        </w:rPr>
        <w:t>[8]</w:t>
      </w:r>
      <w:r w:rsidR="00887181">
        <w:fldChar w:fldCharType="end"/>
      </w:r>
      <w:r w:rsidR="00887181">
        <w:t xml:space="preserve"> used AdaBoost to diagnose the severity of SAHS based on the overall characteristics of single-channel NF. B.Xie er al.</w:t>
      </w:r>
      <w:r w:rsidR="00887181" w:rsidRPr="00887181">
        <w:t xml:space="preserve"> </w:t>
      </w:r>
      <w:r w:rsidR="00887181">
        <w:fldChar w:fldCharType="begin">
          <w:fldData xml:space="preserve">PEVuZE5vdGU+PENpdGU+PEF1dGhvcj5YaWU8L0F1dGhvcj48WWVhcj4yMDEyPC9ZZWFyPjxSZWNO
dW0+MTwvUmVjTnVtPjxEaXNwbGF5VGV4dD48c3R5bGUgZmFjZT0ic3VwZXJzY3JpcHQiPlsxM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887181">
        <w:instrText xml:space="preserve"> ADDIN EN.CITE </w:instrText>
      </w:r>
      <w:r w:rsidR="00887181">
        <w:fldChar w:fldCharType="begin">
          <w:fldData xml:space="preserve">PEVuZE5vdGU+PENpdGU+PEF1dGhvcj5YaWU8L0F1dGhvcj48WWVhcj4yMDEyPC9ZZWFyPjxSZWNO
dW0+MTwvUmVjTnVtPjxEaXNwbGF5VGV4dD48c3R5bGUgZmFjZT0ic3VwZXJzY3JpcHQiPlsxM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887181">
        <w:instrText xml:space="preserve"> ADDIN EN.CITE.DATA </w:instrText>
      </w:r>
      <w:r w:rsidR="00887181">
        <w:fldChar w:fldCharType="end"/>
      </w:r>
      <w:r w:rsidR="00887181">
        <w:fldChar w:fldCharType="separate"/>
      </w:r>
      <w:r w:rsidR="00887181" w:rsidRPr="00887181">
        <w:rPr>
          <w:noProof/>
          <w:vertAlign w:val="superscript"/>
        </w:rPr>
        <w:t>[13]</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SAHS event</w:t>
      </w:r>
      <w:r w:rsidR="009A2410">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887181">
        <w:instrText xml:space="preserve"> ADDIN EN.CITE </w:instrText>
      </w:r>
      <w:r w:rsidR="00887181">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887181">
        <w:instrText xml:space="preserve"> ADDIN EN.CITE.DATA </w:instrText>
      </w:r>
      <w:r w:rsidR="00887181">
        <w:fldChar w:fldCharType="end"/>
      </w:r>
      <w:r w:rsidR="009A2410">
        <w:fldChar w:fldCharType="separate"/>
      </w:r>
      <w:r w:rsidR="00887181" w:rsidRPr="00887181">
        <w:rPr>
          <w:noProof/>
          <w:vertAlign w:val="superscript"/>
        </w:rPr>
        <w:t>[6, 7, 9, 11, 13-15]</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887181">
        <w:instrText xml:space="preserve"> ADDIN EN.CITE </w:instrText>
      </w:r>
      <w:r w:rsidR="00887181">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887181">
        <w:instrText xml:space="preserve"> ADDIN EN.CITE.DATA </w:instrText>
      </w:r>
      <w:r w:rsidR="00887181">
        <w:fldChar w:fldCharType="end"/>
      </w:r>
      <w:r w:rsidR="009A2410">
        <w:fldChar w:fldCharType="separate"/>
      </w:r>
      <w:r w:rsidR="00887181" w:rsidRPr="00887181">
        <w:rPr>
          <w:noProof/>
          <w:vertAlign w:val="superscript"/>
        </w:rPr>
        <w:t>[4, 5, 8, 10, 12, 16]</w:t>
      </w:r>
      <w:r w:rsidR="009A2410">
        <w:fldChar w:fldCharType="end"/>
      </w:r>
      <w:r w:rsidR="007B4FF3">
        <w:t xml:space="preserve">. The latter cannot provide time information of each SAHS event, while </w:t>
      </w:r>
      <w:r w:rsidR="007B4FF3" w:rsidRPr="007B4FF3">
        <w:rPr>
          <w:highlight w:val="yellow"/>
        </w:rPr>
        <w:t>most studies in the former</w:t>
      </w:r>
      <w:r w:rsidR="007B4FF3">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7B4FF3">
        <w:rPr>
          <w:highlight w:val="yellow"/>
        </w:rPr>
        <w:instrText xml:space="preserve"> ADDIN EN.CITE </w:instrText>
      </w:r>
      <w:r w:rsidR="007B4FF3">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7B4FF3">
        <w:rPr>
          <w:highlight w:val="yellow"/>
        </w:rPr>
        <w:instrText xml:space="preserve"> ADDIN EN.CITE.DATA </w:instrText>
      </w:r>
      <w:r w:rsidR="007B4FF3">
        <w:rPr>
          <w:highlight w:val="yellow"/>
        </w:rPr>
      </w:r>
      <w:r w:rsidR="007B4FF3">
        <w:rPr>
          <w:highlight w:val="yellow"/>
        </w:rPr>
        <w:fldChar w:fldCharType="end"/>
      </w:r>
      <w:r w:rsidR="007B4FF3">
        <w:rPr>
          <w:highlight w:val="yellow"/>
        </w:rPr>
        <w:fldChar w:fldCharType="separate"/>
      </w:r>
      <w:r w:rsidR="007B4FF3" w:rsidRPr="00887181">
        <w:rPr>
          <w:noProof/>
          <w:highlight w:val="yellow"/>
          <w:vertAlign w:val="superscript"/>
        </w:rPr>
        <w:t>[6, 11, 13, 15]</w:t>
      </w:r>
      <w:r w:rsidR="007B4FF3">
        <w:rPr>
          <w:highlight w:val="yellow"/>
        </w:rPr>
        <w:fldChar w:fldCharType="end"/>
      </w:r>
      <w:r w:rsidR="007B4FF3" w:rsidRPr="007B4FF3">
        <w:t xml:space="preserve"> </w:t>
      </w:r>
      <w:r w:rsidR="007B4FF3">
        <w:t xml:space="preserve">are only for one-minute segment identification which may lead to error in the estimation of AHI. On the other side, the methods used in above studies include </w:t>
      </w:r>
      <w:r w:rsidR="007B4FF3">
        <w:lastRenderedPageBreak/>
        <w:t>threshold</w:t>
      </w:r>
      <w:r w:rsidR="007B4FF3">
        <w:fldChar w:fldCharType="begin">
          <w:fldData xml:space="preserve">PEVuZE5vdGU+PENpdGU+PEF1dGhvcj5IdWFuZzwvQXV0aG9yPjxZZWFyPjIwMTc8L1llYXI+PFJl
Y051bT4xMjwvUmVjTnVtPjxEaXNwbGF5VGV4dD48c3R5bGUgZmFjZT0ic3VwZXJzY3JpcHQiPls5
LCAxMSwgMTR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7B4FF3">
        <w:instrText xml:space="preserve"> ADDIN EN.CITE </w:instrText>
      </w:r>
      <w:r w:rsidR="007B4FF3">
        <w:fldChar w:fldCharType="begin">
          <w:fldData xml:space="preserve">PEVuZE5vdGU+PENpdGU+PEF1dGhvcj5IdWFuZzwvQXV0aG9yPjxZZWFyPjIwMTc8L1llYXI+PFJl
Y051bT4xMjwvUmVjTnVtPjxEaXNwbGF5VGV4dD48c3R5bGUgZmFjZT0ic3VwZXJzY3JpcHQiPls5
LCAxMSwgMTR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7B4FF3">
        <w:instrText xml:space="preserve"> ADDIN EN.CITE.DATA </w:instrText>
      </w:r>
      <w:r w:rsidR="007B4FF3">
        <w:fldChar w:fldCharType="end"/>
      </w:r>
      <w:r w:rsidR="007B4FF3">
        <w:fldChar w:fldCharType="separate"/>
      </w:r>
      <w:r w:rsidR="007B4FF3" w:rsidRPr="00887181">
        <w:rPr>
          <w:noProof/>
          <w:vertAlign w:val="superscript"/>
        </w:rPr>
        <w:t>[9, 11, 14]</w:t>
      </w:r>
      <w:r w:rsidR="007B4FF3">
        <w:fldChar w:fldCharType="end"/>
      </w:r>
      <w:r w:rsidR="007B4FF3">
        <w:t>, SVM</w:t>
      </w:r>
      <w:r w:rsidR="007B4FF3">
        <w:fldChar w:fldCharType="begin">
          <w:fldData xml:space="preserve">PEVuZE5vdGU+PENpdGU+PEF1dGhvcj5Cc291bDwvQXV0aG9yPjxZZWFyPjIwMTE8L1llYXI+PFJl
Y051bT4xNDwvUmVjTnVtPjxEaXNwbGF5VGV4dD48c3R5bGUgZmFjZT0ic3VwZXJzY3JpcHQiPls2
LCAxMy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7B4FF3">
        <w:instrText xml:space="preserve"> ADDIN EN.CITE </w:instrText>
      </w:r>
      <w:r w:rsidR="007B4FF3">
        <w:fldChar w:fldCharType="begin">
          <w:fldData xml:space="preserve">PEVuZE5vdGU+PENpdGU+PEF1dGhvcj5Cc291bDwvQXV0aG9yPjxZZWFyPjIwMTE8L1llYXI+PFJl
Y051bT4xNDwvUmVjTnVtPjxEaXNwbGF5VGV4dD48c3R5bGUgZmFjZT0ic3VwZXJzY3JpcHQiPls2
LCAxMy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7B4FF3">
        <w:instrText xml:space="preserve"> ADDIN EN.CITE.DATA </w:instrText>
      </w:r>
      <w:r w:rsidR="007B4FF3">
        <w:fldChar w:fldCharType="end"/>
      </w:r>
      <w:r w:rsidR="007B4FF3">
        <w:fldChar w:fldCharType="separate"/>
      </w:r>
      <w:r w:rsidR="007B4FF3" w:rsidRPr="00887181">
        <w:rPr>
          <w:noProof/>
          <w:vertAlign w:val="superscript"/>
        </w:rPr>
        <w:t>[6, 13, 15]</w:t>
      </w:r>
      <w:r w:rsidR="007B4FF3">
        <w:fldChar w:fldCharType="end"/>
      </w:r>
      <w:r w:rsidR="007B4FF3">
        <w:t>, neural networks</w:t>
      </w:r>
      <w:r w:rsidR="007B4FF3" w:rsidRPr="00E861F1">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7B4FF3" w:rsidRPr="00E861F1">
        <w:instrText xml:space="preserve"> ADDIN EN.CITE </w:instrText>
      </w:r>
      <w:r w:rsidR="007B4FF3" w:rsidRPr="00E861F1">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7B4FF3" w:rsidRPr="00E861F1">
        <w:instrText xml:space="preserve"> ADDIN EN.CITE.DATA </w:instrText>
      </w:r>
      <w:r w:rsidR="007B4FF3" w:rsidRPr="00E861F1">
        <w:fldChar w:fldCharType="end"/>
      </w:r>
      <w:r w:rsidR="007B4FF3" w:rsidRPr="00E861F1">
        <w:fldChar w:fldCharType="separate"/>
      </w:r>
      <w:r w:rsidR="007B4FF3" w:rsidRPr="00E861F1">
        <w:rPr>
          <w:noProof/>
          <w:vertAlign w:val="superscript"/>
        </w:rPr>
        <w:t>[7, 15]</w:t>
      </w:r>
      <w:r w:rsidR="007B4FF3" w:rsidRPr="00E861F1">
        <w:fldChar w:fldCharType="end"/>
      </w:r>
      <w:r w:rsidR="007B4FF3" w:rsidRPr="00E861F1">
        <w:t>, KNN</w:t>
      </w:r>
      <w:r w:rsidR="007B4FF3" w:rsidRPr="00E861F1">
        <w:fldChar w:fldCharType="begin"/>
      </w:r>
      <w:r w:rsidR="007B4FF3" w:rsidRPr="00E861F1">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7B4FF3" w:rsidRPr="00E861F1">
        <w:fldChar w:fldCharType="separate"/>
      </w:r>
      <w:r w:rsidR="007B4FF3" w:rsidRPr="00E861F1">
        <w:rPr>
          <w:noProof/>
          <w:vertAlign w:val="superscript"/>
        </w:rPr>
        <w:t>[5]</w:t>
      </w:r>
      <w:r w:rsidR="007B4FF3" w:rsidRPr="00E861F1">
        <w:fldChar w:fldCharType="end"/>
      </w:r>
      <w:r w:rsidR="007B4FF3" w:rsidRPr="00E861F1">
        <w:t xml:space="preserve">. Which acquire a large number of hyperparameters to be set by experience or test. Therefore, </w:t>
      </w:r>
      <w:bookmarkStart w:id="0" w:name="OLE_LINK1"/>
      <w:bookmarkStart w:id="1" w:name="OLE_LINK2"/>
      <w:r w:rsidR="007B4FF3" w:rsidRPr="00E861F1">
        <w:rPr>
          <w:rFonts w:hint="eastAsia"/>
        </w:rPr>
        <w:t>w</w:t>
      </w:r>
      <w:r w:rsidR="007B4FF3" w:rsidRPr="00E861F1">
        <w:t xml:space="preserve">e utilized </w:t>
      </w:r>
      <w:r w:rsidR="0048345B" w:rsidRPr="00E861F1">
        <w:t>random forest consisted of CART decision trees based on morphological features extracted from NF and SpO</w:t>
      </w:r>
      <w:r w:rsidR="0048345B" w:rsidRPr="00E861F1">
        <w:rPr>
          <w:vertAlign w:val="subscript"/>
        </w:rPr>
        <w:t>2</w:t>
      </w:r>
      <w:r w:rsidR="0048345B" w:rsidRPr="00E861F1">
        <w:t xml:space="preserve"> for the real-time detection of SAHS. A long-time detector and a short-time detector are cascaded to improve the detection time resolution for SAHS events.</w:t>
      </w:r>
      <w:r w:rsidR="0048345B">
        <w:t xml:space="preserve"> </w:t>
      </w:r>
    </w:p>
    <w:bookmarkEnd w:id="0"/>
    <w:bookmarkEnd w:id="1"/>
    <w:p w14:paraId="204B9420" w14:textId="1436F002" w:rsidR="00310DE6" w:rsidRPr="000C144C" w:rsidRDefault="00A007A9">
      <w:pPr>
        <w:ind w:firstLine="420"/>
      </w:pPr>
      <w:r>
        <w:t xml:space="preserve">The structure of this paper is divided into the following four parts: the first part summarized the research status of SAHS detection; the second part introduces the details of the cascading detection model; the third part quantitatively analyzes the performance of cascading detection model for </w:t>
      </w:r>
      <w:r w:rsidRPr="00A007A9">
        <w:rPr>
          <w:highlight w:val="yellow"/>
        </w:rPr>
        <w:t>SAHS events and severity</w:t>
      </w:r>
      <w:r>
        <w:t>; the fourth part discusses the advantages of cascading detection model, the two types of error in prediction results and the comparison with other similar researches. The results illustrated that our method has the potential to become an effective tool for SAHS diagnosis.</w:t>
      </w:r>
      <w:r w:rsidRPr="000C144C">
        <w:t xml:space="preserve"> </w:t>
      </w:r>
    </w:p>
    <w:p w14:paraId="0E7E4A4C" w14:textId="5C0DF41C" w:rsidR="00310DE6" w:rsidRDefault="009A2410">
      <w:pPr>
        <w:rPr>
          <w:b/>
        </w:rPr>
      </w:pPr>
      <w:r>
        <w:rPr>
          <w:rFonts w:hint="eastAsia"/>
          <w:b/>
        </w:rPr>
        <w:t>2</w:t>
      </w:r>
      <w:r>
        <w:rPr>
          <w:b/>
        </w:rPr>
        <w:t xml:space="preserve"> </w:t>
      </w:r>
      <w:r w:rsidR="002644A1">
        <w:rPr>
          <w:rFonts w:hint="eastAsia"/>
          <w:b/>
        </w:rPr>
        <w:t>M</w:t>
      </w:r>
      <w:r w:rsidR="002644A1">
        <w:rPr>
          <w:b/>
        </w:rPr>
        <w:t>aterials and Methods</w:t>
      </w:r>
    </w:p>
    <w:p w14:paraId="1DF501B4" w14:textId="2203DEE4" w:rsidR="00310DE6" w:rsidRDefault="009A2410">
      <w:pPr>
        <w:rPr>
          <w:b/>
        </w:rPr>
      </w:pPr>
      <w:r>
        <w:rPr>
          <w:rFonts w:hint="eastAsia"/>
          <w:b/>
        </w:rPr>
        <w:t>2.</w:t>
      </w:r>
      <w:r>
        <w:rPr>
          <w:b/>
        </w:rPr>
        <w:t xml:space="preserve">1 </w:t>
      </w:r>
      <w:r w:rsidR="002644A1">
        <w:rPr>
          <w:rFonts w:hint="eastAsia"/>
          <w:b/>
        </w:rPr>
        <w:t>D</w:t>
      </w:r>
      <w:r w:rsidR="002644A1">
        <w:rPr>
          <w:b/>
        </w:rPr>
        <w:t>ATABASE</w:t>
      </w:r>
    </w:p>
    <w:p w14:paraId="5B4F23CA" w14:textId="5F551404"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instrText xml:space="preserve"> ADDIN EN.CITE &lt;EndNote&gt;&lt;Cite&gt;&lt;Year&gt;2008&lt;/Year&gt;&lt;RecNum&gt;11&lt;/RecNum&gt;&lt;DisplayText&gt;&lt;style face="superscript"&gt;[17]&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Pr="0079408F">
        <w:rPr>
          <w:noProof/>
          <w:vertAlign w:val="superscript"/>
        </w:rPr>
        <w:t>[17]</w:t>
      </w:r>
      <w:r>
        <w:fldChar w:fldCharType="end"/>
      </w:r>
      <w:r>
        <w:t xml:space="preserve"> public on Physionet</w:t>
      </w:r>
      <w:r w:rsidR="00F8089D">
        <w:fldChar w:fldCharType="begin"/>
      </w:r>
      <w:r>
        <w:instrText xml:space="preserve"> ADDIN EN.CITE &lt;EndNote&gt;&lt;Cite&gt;&lt;Author&gt;Goldberger&lt;/Author&gt;&lt;Year&gt;2000&lt;/Year&gt;&lt;RecNum&gt;10&lt;/RecNum&gt;&lt;DisplayText&gt;&lt;style face="superscript"&gt;[18]&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Pr="0079408F">
        <w:rPr>
          <w:noProof/>
          <w:vertAlign w:val="superscript"/>
        </w:rPr>
        <w:t>[18]</w:t>
      </w:r>
      <w:r w:rsidR="00F8089D">
        <w:fldChar w:fldCharType="end"/>
      </w:r>
      <w:r>
        <w:t>. The database contains 25 subjects’ PSG which includes electroencephalogram (EEG), electrooculogram (EOG), submental electromyography (EMG), NF measured by thermistor, ribcage and abdomen movements, SpO</w:t>
      </w:r>
      <w:r w:rsidRPr="0079408F">
        <w:rPr>
          <w:vertAlign w:val="subscript"/>
        </w:rPr>
        <w:t>2</w:t>
      </w:r>
      <w:r>
        <w:t xml:space="preserve"> measured by finger pulse oximeter, snoring and body position. All signals were obtained by Jaeger-Toennies system. The annotation fil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887181">
        <w:instrText xml:space="preserve"> ADDIN EN.CITE </w:instrText>
      </w:r>
      <w:r w:rsidR="00887181">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887181">
        <w:instrText xml:space="preserve"> ADDIN EN.CITE.DATA </w:instrText>
      </w:r>
      <w:r w:rsidR="00887181">
        <w:fldChar w:fldCharType="end"/>
      </w:r>
      <w:r w:rsidR="009A2410">
        <w:fldChar w:fldCharType="separate"/>
      </w:r>
      <w:r w:rsidR="00887181" w:rsidRPr="00887181">
        <w:rPr>
          <w:noProof/>
          <w:vertAlign w:val="superscript"/>
        </w:rPr>
        <w:t>[7, 8, 11, 19, 20]</w:t>
      </w:r>
      <w:r w:rsidR="009A2410">
        <w:fldChar w:fldCharType="end"/>
      </w:r>
      <w:r w:rsidR="00F8033A">
        <w:t>, while AHI = 5 events/h is usually used to determine a SAHS-positive patient</w:t>
      </w:r>
      <w:r w:rsidR="009A2410">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9A2410">
        <w:fldChar w:fldCharType="separate"/>
      </w:r>
      <w:r w:rsidR="00D372D6" w:rsidRPr="00D372D6">
        <w:rPr>
          <w:noProof/>
          <w:vertAlign w:val="superscript"/>
        </w:rPr>
        <w:t>[21]</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bookmarkStart w:id="2" w:name="_GoBack"/>
      <w:bookmarkEnd w:id="2"/>
      <w:r w:rsidR="005A36D0" w:rsidRPr="005A36D0">
        <w:t xml:space="preserve"> </w:t>
      </w:r>
    </w:p>
    <w:p w14:paraId="061CEE94" w14:textId="7B9EA7D8" w:rsidR="00310DE6" w:rsidRDefault="009A2410">
      <w:pPr>
        <w:pStyle w:val="a7"/>
        <w:keepNext/>
        <w:jc w:val="center"/>
      </w:pPr>
      <w:bookmarkStart w:id="3"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3"/>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024271C"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FC2B20" w:rsidRDefault="00FC2B20">
                              <w:pPr>
                                <w:pStyle w:val="a7"/>
                                <w:jc w:val="cente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bookmarkEnd w:id="5"/>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FC2B20" w:rsidRDefault="00FC2B20">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8"/>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8"/>
      <w:r w:rsidR="00925A67">
        <w:commentReference w:id="8"/>
      </w:r>
      <w:r w:rsidR="00925A67">
        <w:rPr>
          <w:rFonts w:hint="eastAsia"/>
        </w:rPr>
        <w:t>。</w:t>
      </w:r>
      <w:r w:rsidR="00925A67">
        <w:t>2</w:t>
      </w:r>
      <w:r>
        <w:rPr>
          <w:rFonts w:hint="eastAsia"/>
        </w:rPr>
        <w:t>）</w:t>
      </w:r>
      <w:commentRangeStart w:id="9"/>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9"/>
      <w:r>
        <w:commentReference w:id="9"/>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10"/>
      <w:commentRangeEnd w:id="10"/>
      <w:r>
        <w:commentReference w:id="10"/>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1" w:name="_Ref532998949"/>
      <w:r>
        <w:rPr>
          <w:rFonts w:hint="eastAsia"/>
        </w:rPr>
        <w:t>（</w:t>
      </w:r>
      <w:fldSimple w:instr=" SEQ 公式 \* ARABIC ">
        <w:r w:rsidR="003164A5">
          <w:rPr>
            <w:noProof/>
          </w:rPr>
          <w:t>1</w:t>
        </w:r>
      </w:fldSimple>
      <w:bookmarkEnd w:id="11"/>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2" w:name="_Ref532999053"/>
      <w:r>
        <w:rPr>
          <w:rFonts w:hint="eastAsia"/>
        </w:rPr>
        <w:t>（</w:t>
      </w:r>
      <w:fldSimple w:instr=" SEQ 公式 \* ARABIC ">
        <w:r w:rsidR="003164A5">
          <w:rPr>
            <w:noProof/>
          </w:rPr>
          <w:t>2</w:t>
        </w:r>
      </w:fldSimple>
      <w:bookmarkEnd w:id="12"/>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rsidR="003164A5">
          <w:rPr>
            <w:noProof/>
          </w:rPr>
          <w:t>3</w:t>
        </w:r>
      </w:fldSimple>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3" w:name="_Ref532999064"/>
      <w:r>
        <w:rPr>
          <w:rFonts w:hint="eastAsia"/>
        </w:rPr>
        <w:t>（</w:t>
      </w:r>
      <w:fldSimple w:instr=" SEQ 公式 \* ARABIC ">
        <w:r w:rsidR="003164A5">
          <w:rPr>
            <w:noProof/>
          </w:rPr>
          <w:t>4</w:t>
        </w:r>
      </w:fldSimple>
      <w:bookmarkEnd w:id="13"/>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FC2B20" w:rsidRPr="00215DD0" w:rsidRDefault="00FC2B20"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FC2B20" w:rsidRPr="0073121A" w:rsidRDefault="00FC2B20">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FC2B20" w:rsidRPr="0073121A" w:rsidRDefault="00FC2B20"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FC2B20" w:rsidRPr="0073121A" w:rsidRDefault="00FC2B20"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FC2B20" w:rsidRPr="00215DD0" w:rsidRDefault="00FC2B20" w:rsidP="0073121A">
                        <w:pPr>
                          <w:pStyle w:val="a7"/>
                          <w:rPr>
                            <w:b/>
                            <w:noProof/>
                          </w:rPr>
                        </w:pPr>
                        <w:bookmarkStart w:id="15"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FC2B20" w:rsidRPr="0073121A" w:rsidRDefault="00FC2B20">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FC2B20" w:rsidRPr="0073121A" w:rsidRDefault="00FC2B20"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FC2B20" w:rsidRPr="0073121A" w:rsidRDefault="00FC2B20"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6"/>
      <w:r w:rsidR="009A2410" w:rsidRPr="007562A8">
        <w:rPr>
          <w:rFonts w:hint="eastAsia"/>
        </w:rPr>
        <w:t>频谱峰度</w:t>
      </w:r>
      <w:commentRangeEnd w:id="16"/>
      <w:r w:rsidR="009A2410" w:rsidRPr="007562A8">
        <w:rPr>
          <w:rStyle w:val="af"/>
        </w:rPr>
        <w:commentReference w:id="16"/>
      </w:r>
      <w:commentRangeStart w:id="17"/>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7"/>
      <w:r w:rsidR="009A2410">
        <w:commentReference w:id="17"/>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8" w:name="_Ref532999340"/>
      <w:r>
        <w:rPr>
          <w:rFonts w:hint="eastAsia"/>
        </w:rPr>
        <w:t>（</w:t>
      </w:r>
      <w:fldSimple w:instr=" SEQ 公式 \* ARABIC ">
        <w:r w:rsidR="003164A5">
          <w:rPr>
            <w:noProof/>
          </w:rPr>
          <w:t>5</w:t>
        </w:r>
      </w:fldSimple>
      <w:bookmarkEnd w:id="18"/>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rsidR="003164A5">
          <w:rPr>
            <w:noProof/>
          </w:rPr>
          <w:t>6</w:t>
        </w:r>
      </w:fldSimple>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rsidR="003164A5">
          <w:rPr>
            <w:noProof/>
          </w:rPr>
          <w:t>7</w:t>
        </w:r>
      </w:fldSimple>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9" w:name="_Ref532999346"/>
      <w:r>
        <w:rPr>
          <w:rFonts w:hint="eastAsia"/>
        </w:rPr>
        <w:t>（</w:t>
      </w:r>
      <w:fldSimple w:instr=" SEQ 公式 \* ARABIC ">
        <w:r w:rsidR="003164A5">
          <w:rPr>
            <w:noProof/>
          </w:rPr>
          <w:t>8</w:t>
        </w:r>
      </w:fldSimple>
      <w:bookmarkEnd w:id="19"/>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20"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20"/>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FC2B20">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FC2B2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FC2B2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FC2B2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FC2B2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FC2B2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FC2B20">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21"/>
      <w:commentRangeEnd w:id="21"/>
      <w:r>
        <w:commentReference w:id="21"/>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22"/>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22"/>
      <w:r w:rsidR="002D2DCD" w:rsidRPr="002D2DCD">
        <w:rPr>
          <w:rStyle w:val="af"/>
        </w:rPr>
        <w:commentReference w:id="22"/>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3"/>
      <w:commentRangeEnd w:id="23"/>
      <w:r>
        <w:commentReference w:id="23"/>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4"/>
      <w:r>
        <w:rPr>
          <w:rFonts w:hint="eastAsia"/>
        </w:rPr>
        <w:t>修正</w:t>
      </w:r>
      <w:commentRangeEnd w:id="24"/>
      <w:r>
        <w:commentReference w:id="24"/>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25"/>
      <w:commentRangeEnd w:id="25"/>
      <w:r>
        <w:commentReference w:id="25"/>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6"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6"/>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FC2B20" w:rsidRDefault="00FC2B20"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FC2B20" w:rsidRPr="00905F4C" w:rsidRDefault="00FC2B20"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FC2B20" w:rsidRPr="00905F4C" w:rsidRDefault="00FC2B20"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FC2B20" w:rsidRPr="00905F4C" w:rsidRDefault="00FC2B20"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FC2B20" w:rsidRPr="00905F4C" w:rsidRDefault="00FC2B20"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FC2B20" w:rsidRPr="00905F4C" w:rsidRDefault="00FC2B20"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FC2B20" w:rsidRPr="00905F4C" w:rsidRDefault="00FC2B20"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FC2B20" w:rsidRDefault="00FC2B20"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FC2B20" w:rsidRDefault="00FC2B20"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FC2B20" w:rsidRDefault="00FC2B20"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FC2B20" w:rsidRDefault="00FC2B20"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FC2B20" w:rsidRDefault="00FC2B20"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FC2B20" w:rsidRDefault="00FC2B20"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FC2B20" w:rsidRDefault="00FC2B20"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FC2B20" w:rsidRDefault="00FC2B20"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FC2B20" w:rsidRDefault="00FC2B20"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FC2B20" w:rsidRDefault="00FC2B20"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FC2B20" w:rsidRDefault="00FC2B20"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FC2B20" w:rsidRDefault="00FC2B20"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FC2B20" w:rsidRDefault="00FC2B20"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FC2B20" w:rsidRDefault="00FC2B20"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FC2B20" w:rsidRDefault="00FC2B20"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FC2B20" w:rsidRDefault="00FC2B20"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FC2B20" w:rsidRPr="00905F4C" w:rsidRDefault="00FC2B20"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FC2B20" w:rsidRPr="00905F4C" w:rsidRDefault="00FC2B20"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FC2B20" w:rsidRPr="00905F4C" w:rsidRDefault="00FC2B20"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FC2B20" w:rsidRPr="00905F4C" w:rsidRDefault="00FC2B20"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FC2B20" w:rsidRPr="00905F4C" w:rsidRDefault="00FC2B20"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FC2B20" w:rsidRPr="00905F4C" w:rsidRDefault="00FC2B20"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FC2B20" w:rsidRDefault="00FC2B20"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FC2B20" w:rsidRDefault="00FC2B20"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FC2B20" w:rsidRDefault="00FC2B20"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FC2B20" w:rsidRDefault="00FC2B20"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FC2B20" w:rsidRDefault="00FC2B20"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FC2B20" w:rsidRDefault="00FC2B20"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FC2B20" w:rsidRDefault="00FC2B20"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FC2B20" w:rsidRDefault="00FC2B20"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FC2B20" w:rsidRDefault="00FC2B20"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FC2B20" w:rsidRDefault="00FC2B20"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FC2B20" w:rsidRDefault="00FC2B20"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FC2B20" w:rsidRDefault="00FC2B20"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FC2B20" w:rsidRDefault="00FC2B20"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FC2B20" w:rsidRDefault="00FC2B20"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FC2B20" w:rsidRDefault="00FC2B20"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9"/>
      <w:r w:rsidR="009A2410">
        <w:t>285286</w:t>
      </w:r>
      <w:commentRangeEnd w:id="29"/>
      <w:r w:rsidR="005D39C5">
        <w:rPr>
          <w:rStyle w:val="af"/>
        </w:rPr>
        <w:commentReference w:id="29"/>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30"/>
      <w:commentRangeEnd w:id="30"/>
      <w:r w:rsidR="009A2410">
        <w:commentReference w:id="30"/>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31"/>
      <w:r w:rsidR="009A2410">
        <w:rPr>
          <w:rFonts w:hint="eastAsia"/>
        </w:rPr>
        <w:t>虚警事件</w:t>
      </w:r>
      <w:commentRangeEnd w:id="31"/>
      <w:r w:rsidR="009A2410">
        <w:rPr>
          <w:rStyle w:val="af"/>
        </w:rPr>
        <w:commentReference w:id="31"/>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FC2B20" w:rsidRDefault="00FC2B20">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FC2B20" w:rsidRDefault="00FC2B20">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FC2B20" w:rsidRDefault="00FC2B20">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2"/>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FC2B20" w:rsidRDefault="00FC2B20">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FC2B20" w:rsidRDefault="00FC2B20">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FC2B20" w:rsidRDefault="00FC2B20">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根据级联检测模型预测出的AHI</w:t>
      </w:r>
      <w:r w:rsidR="009A2410">
        <w:rPr>
          <w:rFonts w:hint="eastAsia"/>
          <w:vertAlign w:val="subscript"/>
        </w:rPr>
        <w:t>est</w:t>
      </w:r>
      <w:r w:rsidR="009A2410">
        <w:rPr>
          <w:rFonts w:hint="eastAsia"/>
        </w:rPr>
        <w:t>与根据多导睡眠图人工标注出的AHI</w:t>
      </w:r>
      <w:r w:rsidR="009A2410">
        <w:rPr>
          <w:rFonts w:hint="eastAsia"/>
          <w:vertAlign w:val="subscript"/>
        </w:rPr>
        <w:t>ref</w:t>
      </w:r>
      <w:r w:rsidR="009A2410">
        <w:rPr>
          <w:rFonts w:hint="eastAsia"/>
        </w:rPr>
        <w:t>的散点关系图。</w:t>
      </w:r>
      <w:r w:rsidR="00826CFE">
        <w:rPr>
          <w:rFonts w:hint="eastAsia"/>
        </w:rPr>
        <w:t>图中的</w:t>
      </w:r>
      <w:r w:rsidR="00EB69EF">
        <w:rPr>
          <w:rFonts w:hint="eastAsia"/>
        </w:rPr>
        <w:t>实线为根据最小二乘法拟合出的直线，表明</w:t>
      </w:r>
      <w:r w:rsidR="009A2410">
        <w:rPr>
          <w:rFonts w:hint="eastAsia"/>
        </w:rPr>
        <w:t>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4"/>
      <w:commentRangeEnd w:id="34"/>
      <w:r w:rsidR="009A2410">
        <w:rPr>
          <w:rStyle w:val="af"/>
        </w:rPr>
        <w:commentReference w:id="34"/>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的Bland-Altman图，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5"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5"/>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36E35B52" w:rsidR="00796615" w:rsidRDefault="00796615" w:rsidP="002A78BC">
      <w:pPr>
        <w:ind w:firstLineChars="200" w:firstLine="420"/>
      </w:pPr>
      <w:r>
        <w:rPr>
          <w:rFonts w:hint="eastAsia"/>
          <w:noProof/>
        </w:rPr>
        <w:lastRenderedPageBreak/>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FC2B20" w:rsidRDefault="00FC2B20">
                                <w:pPr>
                                  <w:pStyle w:val="a7"/>
                                  <w:jc w:val="center"/>
                                </w:pPr>
                                <w:bookmarkStart w:id="3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6"/>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FC2B20" w:rsidRDefault="00FC2B2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FC2B20" w:rsidRDefault="00FC2B20">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FC2B20" w:rsidRDefault="00FC2B20">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FC2B20" w:rsidRDefault="00FC2B20">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FC2B20" w:rsidRDefault="00FC2B20">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887181">
        <w:rPr>
          <w:highlight w:val="yellow"/>
        </w:rPr>
        <w:instrText xml:space="preserve"> ADDIN EN.CITE </w:instrText>
      </w:r>
      <w:r w:rsidR="00887181">
        <w:rPr>
          <w:highlight w:val="yellow"/>
        </w:rPr>
        <w:fldChar w:fldCharType="begin">
          <w:fldData xml:space="preserve">PEVuZE5vdGU+PENpdGU+PEF1dGhvcj5Cc291bDwvQXV0aG9yPjxZZWFyPjIwMTE8L1llYXI+PFJl
Y051bT4xNDwvUmVjTnVtPjxEaXNwbGF5VGV4dD48c3R5bGUgZmFjZT0ic3VwZXJzY3JpcHQiPls2
LCAxMSwgMTM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887181">
        <w:rPr>
          <w:highlight w:val="yellow"/>
        </w:rPr>
        <w:instrText xml:space="preserve"> ADDIN EN.CITE.DATA </w:instrText>
      </w:r>
      <w:r w:rsidR="00887181">
        <w:rPr>
          <w:highlight w:val="yellow"/>
        </w:rPr>
      </w:r>
      <w:r w:rsidR="00887181">
        <w:rPr>
          <w:highlight w:val="yellow"/>
        </w:rPr>
        <w:fldChar w:fldCharType="end"/>
      </w:r>
      <w:r w:rsidR="00CD5B40">
        <w:rPr>
          <w:highlight w:val="yellow"/>
        </w:rPr>
        <w:fldChar w:fldCharType="separate"/>
      </w:r>
      <w:r w:rsidR="00887181" w:rsidRPr="00887181">
        <w:rPr>
          <w:noProof/>
          <w:highlight w:val="yellow"/>
          <w:vertAlign w:val="superscript"/>
        </w:rPr>
        <w:t>[6, 11, 13,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8"/>
      <w:commentRangeEnd w:id="38"/>
      <w:r>
        <w:commentReference w:id="38"/>
      </w:r>
      <w:r>
        <w:rPr>
          <w:rFonts w:hint="eastAsia"/>
        </w:rPr>
        <w:t>。</w:t>
      </w:r>
    </w:p>
    <w:p w14:paraId="089FBFAD" w14:textId="77777777"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FC2B20" w:rsidRDefault="00FC2B20">
                              <w:pPr>
                                <w:pStyle w:val="a7"/>
                              </w:pPr>
                              <w:bookmarkStart w:id="39"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9"/>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FC2B20" w:rsidRDefault="00FC2B2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FC2B20" w:rsidRDefault="00FC2B20">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FC2B20" w:rsidRDefault="00FC2B20">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0"/>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FC2B20" w:rsidRDefault="00FC2B20">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FC2B20" w:rsidRDefault="00FC2B20">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41" w:name="_Ref532983007"/>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41"/>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2"/>
      <w:commentRangeEnd w:id="42"/>
      <w:r>
        <w:commentReference w:id="42"/>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3"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3"/>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5"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6"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8"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0"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2"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5455E5E2"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887181">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887181" w:rsidRPr="00887181">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5B56040B"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rPr>
                <w:rFonts w:ascii="等线" w:eastAsia="等线" w:hAnsi="等线" w:cs="宋体"/>
                <w:color w:val="000000"/>
                <w:kern w:val="0"/>
                <w:sz w:val="22"/>
              </w:rPr>
              <w:instrText xml:space="preserve"> ADDIN EN.CITE </w:instrText>
            </w:r>
            <w:r w:rsidR="00887181">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887181">
              <w:rPr>
                <w:rFonts w:ascii="等线" w:eastAsia="等线" w:hAnsi="等线" w:cs="宋体"/>
                <w:color w:val="000000"/>
                <w:kern w:val="0"/>
                <w:sz w:val="22"/>
              </w:rPr>
              <w:instrText xml:space="preserve"> ADDIN EN.CITE.DATA </w:instrText>
            </w:r>
            <w:r w:rsidR="00887181">
              <w:rPr>
                <w:rFonts w:ascii="等线" w:eastAsia="等线" w:hAnsi="等线" w:cs="宋体"/>
                <w:color w:val="000000"/>
                <w:kern w:val="0"/>
                <w:sz w:val="22"/>
              </w:rPr>
            </w:r>
            <w:r w:rsidR="00887181">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887181" w:rsidRPr="00887181">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4505CB8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rPr>
                <w:rFonts w:ascii="等线" w:eastAsia="等线" w:hAnsi="等线" w:cs="宋体"/>
                <w:color w:val="000000"/>
                <w:kern w:val="0"/>
                <w:sz w:val="22"/>
              </w:rPr>
              <w:instrText xml:space="preserve"> ADDIN EN.CITE </w:instrText>
            </w:r>
            <w:r w:rsidR="00887181">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887181">
              <w:rPr>
                <w:rFonts w:ascii="等线" w:eastAsia="等线" w:hAnsi="等线" w:cs="宋体"/>
                <w:color w:val="000000"/>
                <w:kern w:val="0"/>
                <w:sz w:val="22"/>
              </w:rPr>
              <w:instrText xml:space="preserve"> ADDIN EN.CITE.DATA </w:instrText>
            </w:r>
            <w:r w:rsidR="00887181">
              <w:rPr>
                <w:rFonts w:ascii="等线" w:eastAsia="等线" w:hAnsi="等线" w:cs="宋体"/>
                <w:color w:val="000000"/>
                <w:kern w:val="0"/>
                <w:sz w:val="22"/>
              </w:rPr>
            </w:r>
            <w:r w:rsidR="00887181">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887181" w:rsidRPr="00887181">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w:t>
      </w:r>
      <w:r>
        <w:rPr>
          <w:rFonts w:hint="eastAsia"/>
        </w:rPr>
        <w:lastRenderedPageBreak/>
        <w:t>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53"/>
      <w:commentRangeEnd w:id="53"/>
      <w:r w:rsidRPr="00347133">
        <w:commentReference w:id="53"/>
      </w:r>
      <w:r w:rsidR="00005081" w:rsidRPr="00347133">
        <w:rPr>
          <w:rFonts w:hint="eastAsia"/>
        </w:rPr>
        <w:t>实时</w:t>
      </w:r>
      <w:r w:rsidRPr="00347133">
        <w:rPr>
          <w:rFonts w:hint="eastAsia"/>
        </w:rPr>
        <w:t>诊断的有效工具。</w:t>
      </w:r>
    </w:p>
    <w:p w14:paraId="49541B19" w14:textId="77777777" w:rsidR="00310DE6" w:rsidRDefault="00310DE6"/>
    <w:p w14:paraId="3D867EC5" w14:textId="77777777" w:rsidR="0079408F" w:rsidRPr="0079408F" w:rsidRDefault="009A2410" w:rsidP="0079408F">
      <w:pPr>
        <w:pStyle w:val="EndNoteBibliography"/>
        <w:ind w:left="720" w:hanging="720"/>
        <w:rPr>
          <w:noProof/>
        </w:rPr>
      </w:pPr>
      <w:r>
        <w:fldChar w:fldCharType="begin"/>
      </w:r>
      <w:r>
        <w:instrText xml:space="preserve"> ADDIN EN.REFLIST </w:instrText>
      </w:r>
      <w:r>
        <w:fldChar w:fldCharType="separate"/>
      </w:r>
      <w:r w:rsidR="0079408F" w:rsidRPr="0079408F">
        <w:rPr>
          <w:noProof/>
        </w:rPr>
        <w:t>[1]</w:t>
      </w:r>
      <w:r w:rsidR="0079408F" w:rsidRPr="0079408F">
        <w:rPr>
          <w:noProof/>
        </w:rPr>
        <w:tab/>
        <w:t>W. W. Flemons</w:t>
      </w:r>
      <w:r w:rsidR="0079408F" w:rsidRPr="0079408F">
        <w:rPr>
          <w:i/>
          <w:noProof/>
        </w:rPr>
        <w:t xml:space="preserve"> et al.</w:t>
      </w:r>
      <w:r w:rsidR="0079408F" w:rsidRPr="0079408F">
        <w:rPr>
          <w:noProof/>
        </w:rPr>
        <w:t xml:space="preserve">, "Sleep-related breathing disorders in adults: Recommendations for syndrome definition and measurement techniques in clinical research," (in English), </w:t>
      </w:r>
      <w:r w:rsidR="0079408F" w:rsidRPr="0079408F">
        <w:rPr>
          <w:i/>
          <w:noProof/>
        </w:rPr>
        <w:t xml:space="preserve">Sleep, </w:t>
      </w:r>
      <w:r w:rsidR="0079408F" w:rsidRPr="0079408F">
        <w:rPr>
          <w:noProof/>
        </w:rPr>
        <w:t>Review vol. 22, no. 5, pp. 667-689, Aug 1999.</w:t>
      </w:r>
    </w:p>
    <w:p w14:paraId="186E4ADE" w14:textId="77777777" w:rsidR="0079408F" w:rsidRPr="0079408F" w:rsidRDefault="0079408F" w:rsidP="0079408F">
      <w:pPr>
        <w:pStyle w:val="EndNoteBibliography"/>
        <w:ind w:left="720" w:hanging="720"/>
        <w:rPr>
          <w:noProof/>
        </w:rPr>
      </w:pPr>
      <w:r w:rsidRPr="0079408F">
        <w:rPr>
          <w:noProof/>
        </w:rPr>
        <w:t>[2]</w:t>
      </w:r>
      <w:r w:rsidRPr="0079408F">
        <w:rPr>
          <w:noProof/>
        </w:rPr>
        <w:tab/>
        <w:t xml:space="preserve">A. S. Jordan, D. G. McSharry, and A. Malhotra, "Adult obstructive sleep apnoea," </w:t>
      </w:r>
      <w:r w:rsidRPr="0079408F">
        <w:rPr>
          <w:i/>
          <w:noProof/>
        </w:rPr>
        <w:t xml:space="preserve">Lancet, </w:t>
      </w:r>
      <w:r w:rsidRPr="0079408F">
        <w:rPr>
          <w:noProof/>
        </w:rPr>
        <w:t>vol. 383, no. 9918, pp. 736-747, Feb 22 2014.</w:t>
      </w:r>
    </w:p>
    <w:p w14:paraId="6CFB9FAC" w14:textId="77777777" w:rsidR="0079408F" w:rsidRPr="0079408F" w:rsidRDefault="0079408F" w:rsidP="0079408F">
      <w:pPr>
        <w:pStyle w:val="EndNoteBibliography"/>
        <w:ind w:left="720" w:hanging="720"/>
        <w:rPr>
          <w:noProof/>
        </w:rPr>
      </w:pPr>
      <w:r w:rsidRPr="0079408F">
        <w:rPr>
          <w:noProof/>
        </w:rPr>
        <w:t>[3]</w:t>
      </w:r>
      <w:r w:rsidRPr="0079408F">
        <w:rPr>
          <w:noProof/>
        </w:rPr>
        <w:tab/>
        <w:t xml:space="preserve">T. Young, M. Palta, J. Dempsey, J. Skatrud, S. Weber, and S. Badr, "The occurrence of sleep-disordered breathing among middle-aged adults," </w:t>
      </w:r>
      <w:r w:rsidRPr="0079408F">
        <w:rPr>
          <w:i/>
          <w:noProof/>
        </w:rPr>
        <w:t xml:space="preserve">The New England journal of medicine, </w:t>
      </w:r>
      <w:r w:rsidRPr="0079408F">
        <w:rPr>
          <w:noProof/>
        </w:rPr>
        <w:t>vol. 328, no. 17, pp. 1230-5, 1993-Apr-29 1993.</w:t>
      </w:r>
    </w:p>
    <w:p w14:paraId="0C1E813F" w14:textId="77777777" w:rsidR="0079408F" w:rsidRPr="0079408F" w:rsidRDefault="0079408F" w:rsidP="0079408F">
      <w:pPr>
        <w:pStyle w:val="EndNoteBibliography"/>
        <w:ind w:left="720" w:hanging="720"/>
        <w:rPr>
          <w:noProof/>
        </w:rPr>
      </w:pPr>
      <w:r w:rsidRPr="0079408F">
        <w:rPr>
          <w:noProof/>
        </w:rPr>
        <w:t>[4]</w:t>
      </w:r>
      <w:r w:rsidRPr="0079408F">
        <w:rPr>
          <w:noProof/>
        </w:rPr>
        <w:tab/>
        <w:t xml:space="preserve">J. N. McNames, A. M. Fraser, and I. Ieee, "Obstructive sleep apnea classification based on spectrogram patterns in the electrocardiogram," in </w:t>
      </w:r>
      <w:r w:rsidRPr="0079408F">
        <w:rPr>
          <w:i/>
          <w:noProof/>
        </w:rPr>
        <w:t>Computers in Cardiology 2000, Vol 27</w:t>
      </w:r>
      <w:r w:rsidRPr="0079408F">
        <w:rPr>
          <w:noProof/>
        </w:rPr>
        <w:t>, vol. 27(Computers in Cardiology, 2000, pp. 749-752.</w:t>
      </w:r>
    </w:p>
    <w:p w14:paraId="08636170" w14:textId="77777777" w:rsidR="0079408F" w:rsidRPr="0079408F" w:rsidRDefault="0079408F" w:rsidP="0079408F">
      <w:pPr>
        <w:pStyle w:val="EndNoteBibliography"/>
        <w:ind w:left="720" w:hanging="720"/>
        <w:rPr>
          <w:noProof/>
        </w:rPr>
      </w:pPr>
      <w:r w:rsidRPr="0079408F">
        <w:rPr>
          <w:noProof/>
        </w:rPr>
        <w:t>[5]</w:t>
      </w:r>
      <w:r w:rsidRPr="0079408F">
        <w:rPr>
          <w:noProof/>
        </w:rPr>
        <w:tab/>
        <w:t xml:space="preserve">O. Timus and E. Dogru Bolat, "k-NN-based classification of sleep apnea types using ECG," </w:t>
      </w:r>
      <w:r w:rsidRPr="0079408F">
        <w:rPr>
          <w:i/>
          <w:noProof/>
        </w:rPr>
        <w:t xml:space="preserve">Turkish Journal of Electrical Engineering and Computer Sciences, </w:t>
      </w:r>
      <w:r w:rsidRPr="0079408F">
        <w:rPr>
          <w:noProof/>
        </w:rPr>
        <w:t>vol. 25, no. 4, pp. 3008-3023, 2017 2017.</w:t>
      </w:r>
    </w:p>
    <w:p w14:paraId="292E6DEC" w14:textId="77777777" w:rsidR="0079408F" w:rsidRPr="0079408F" w:rsidRDefault="0079408F" w:rsidP="0079408F">
      <w:pPr>
        <w:pStyle w:val="EndNoteBibliography"/>
        <w:ind w:left="720" w:hanging="720"/>
        <w:rPr>
          <w:noProof/>
        </w:rPr>
      </w:pPr>
      <w:r w:rsidRPr="0079408F">
        <w:rPr>
          <w:noProof/>
        </w:rPr>
        <w:t>[6]</w:t>
      </w:r>
      <w:r w:rsidRPr="0079408F">
        <w:rPr>
          <w:noProof/>
        </w:rPr>
        <w:tab/>
        <w:t xml:space="preserve">M. Bsoul, H. Minn, and L. Tamil, "Apnea MedAssist: Real-time Sleep Apnea Monitor Using Single-Lead ECG," </w:t>
      </w:r>
      <w:r w:rsidRPr="0079408F">
        <w:rPr>
          <w:i/>
          <w:noProof/>
        </w:rPr>
        <w:t xml:space="preserve">Ieee Transactions on Information Technology in Biomedicine, </w:t>
      </w:r>
      <w:r w:rsidRPr="0079408F">
        <w:rPr>
          <w:noProof/>
        </w:rPr>
        <w:t>vol. 15, no. 3, pp. 416-427, May 2011.</w:t>
      </w:r>
    </w:p>
    <w:p w14:paraId="25527481" w14:textId="77777777" w:rsidR="0079408F" w:rsidRPr="0079408F" w:rsidRDefault="0079408F" w:rsidP="0079408F">
      <w:pPr>
        <w:pStyle w:val="EndNoteBibliography"/>
        <w:ind w:left="720" w:hanging="720"/>
        <w:rPr>
          <w:noProof/>
        </w:rPr>
      </w:pPr>
      <w:r w:rsidRPr="0079408F">
        <w:rPr>
          <w:noProof/>
        </w:rPr>
        <w:t>[7]</w:t>
      </w:r>
      <w:r w:rsidRPr="0079408F">
        <w:rPr>
          <w:noProof/>
        </w:rPr>
        <w:tab/>
        <w:t>S. H. Choi</w:t>
      </w:r>
      <w:r w:rsidRPr="0079408F">
        <w:rPr>
          <w:i/>
          <w:noProof/>
        </w:rPr>
        <w:t xml:space="preserve"> et al.</w:t>
      </w:r>
      <w:r w:rsidRPr="0079408F">
        <w:rPr>
          <w:noProof/>
        </w:rPr>
        <w:t xml:space="preserve">, "Real-time apnea-hypopnea event detection during sleep by convolutional neural networks," </w:t>
      </w:r>
      <w:r w:rsidRPr="0079408F">
        <w:rPr>
          <w:i/>
          <w:noProof/>
        </w:rPr>
        <w:t xml:space="preserve">Computers in Biology and Medicine, </w:t>
      </w:r>
      <w:r w:rsidRPr="0079408F">
        <w:rPr>
          <w:noProof/>
        </w:rPr>
        <w:t>vol. 100, pp. 123-131, 2018/09/01/ 2018.</w:t>
      </w:r>
    </w:p>
    <w:p w14:paraId="6F3694AB" w14:textId="77777777" w:rsidR="0079408F" w:rsidRPr="0079408F" w:rsidRDefault="0079408F" w:rsidP="0079408F">
      <w:pPr>
        <w:pStyle w:val="EndNoteBibliography"/>
        <w:ind w:left="720" w:hanging="720"/>
        <w:rPr>
          <w:noProof/>
        </w:rPr>
      </w:pPr>
      <w:r w:rsidRPr="0079408F">
        <w:rPr>
          <w:noProof/>
        </w:rPr>
        <w:t>[8]</w:t>
      </w:r>
      <w:r w:rsidRPr="0079408F">
        <w:rPr>
          <w:noProof/>
        </w:rPr>
        <w:tab/>
        <w:t xml:space="preserve">G. C. Gutierrez-Tobal, D. Alvarez, F. del Campo, and R. Hornero, "Utility of AdaBoost to Detect Sleep Apnea-Hypopnea Syndrome From Single-Channel Airflow," (in English), </w:t>
      </w:r>
      <w:r w:rsidRPr="0079408F">
        <w:rPr>
          <w:i/>
          <w:noProof/>
        </w:rPr>
        <w:t xml:space="preserve">Ieee Transactions on Biomedical Engineering, </w:t>
      </w:r>
      <w:r w:rsidRPr="0079408F">
        <w:rPr>
          <w:noProof/>
        </w:rPr>
        <w:t>Article vol. 63, no. 3, pp. 636-646, Mar 2016.</w:t>
      </w:r>
    </w:p>
    <w:p w14:paraId="44568247" w14:textId="77777777" w:rsidR="0079408F" w:rsidRPr="0079408F" w:rsidRDefault="0079408F" w:rsidP="0079408F">
      <w:pPr>
        <w:pStyle w:val="EndNoteBibliography"/>
        <w:ind w:left="720" w:hanging="720"/>
        <w:rPr>
          <w:noProof/>
        </w:rPr>
      </w:pPr>
      <w:r w:rsidRPr="0079408F">
        <w:rPr>
          <w:noProof/>
        </w:rPr>
        <w:t>[9]</w:t>
      </w:r>
      <w:r w:rsidRPr="0079408F">
        <w:rPr>
          <w:noProof/>
        </w:rPr>
        <w:tab/>
        <w:t xml:space="preserve">H. Lee, J. Park, H. Kim, and K.-J. Lee, "New Rule-Based Algorithm for Real-Time Detecting Sleep Apnea and Hypopnea Events Using a Nasal Pressure Signal," </w:t>
      </w:r>
      <w:r w:rsidRPr="0079408F">
        <w:rPr>
          <w:i/>
          <w:noProof/>
        </w:rPr>
        <w:t xml:space="preserve">Journal of Medical Systems, </w:t>
      </w:r>
      <w:r w:rsidRPr="0079408F">
        <w:rPr>
          <w:noProof/>
        </w:rPr>
        <w:t>vol. 40, no. 12, Dec 2016, Art. no. 282.</w:t>
      </w:r>
    </w:p>
    <w:p w14:paraId="6BCDFEEB" w14:textId="77777777" w:rsidR="0079408F" w:rsidRPr="0079408F" w:rsidRDefault="0079408F" w:rsidP="0079408F">
      <w:pPr>
        <w:pStyle w:val="EndNoteBibliography"/>
        <w:ind w:left="720" w:hanging="720"/>
        <w:rPr>
          <w:noProof/>
        </w:rPr>
      </w:pPr>
      <w:r w:rsidRPr="0079408F">
        <w:rPr>
          <w:noProof/>
        </w:rPr>
        <w:t>[10]</w:t>
      </w:r>
      <w:r w:rsidRPr="0079408F">
        <w:rPr>
          <w:noProof/>
        </w:rPr>
        <w:tab/>
        <w:t xml:space="preserve">H. Nakano, T. Tanigawao, T. Furukawa, and S. Nishima, "Automatic detection of sleep-disordered breathing from a single-channel airflow record," </w:t>
      </w:r>
      <w:r w:rsidRPr="0079408F">
        <w:rPr>
          <w:i/>
          <w:noProof/>
        </w:rPr>
        <w:t xml:space="preserve">European Respiratory Journal, </w:t>
      </w:r>
      <w:r w:rsidRPr="0079408F">
        <w:rPr>
          <w:noProof/>
        </w:rPr>
        <w:t>vol. 29, no. 4, pp. 728-736, Apr 2007.</w:t>
      </w:r>
    </w:p>
    <w:p w14:paraId="19259A37" w14:textId="77777777" w:rsidR="0079408F" w:rsidRPr="0079408F" w:rsidRDefault="0079408F" w:rsidP="0079408F">
      <w:pPr>
        <w:pStyle w:val="EndNoteBibliography"/>
        <w:ind w:left="720" w:hanging="720"/>
        <w:rPr>
          <w:noProof/>
        </w:rPr>
      </w:pPr>
      <w:r w:rsidRPr="0079408F">
        <w:rPr>
          <w:noProof/>
        </w:rPr>
        <w:t>[11]</w:t>
      </w:r>
      <w:r w:rsidRPr="0079408F">
        <w:rPr>
          <w:noProof/>
        </w:rPr>
        <w:tab/>
        <w:t>D. W. Jung</w:t>
      </w:r>
      <w:r w:rsidRPr="0079408F">
        <w:rPr>
          <w:i/>
          <w:noProof/>
        </w:rPr>
        <w:t xml:space="preserve"> et al.</w:t>
      </w:r>
      <w:r w:rsidRPr="0079408F">
        <w:rPr>
          <w:noProof/>
        </w:rPr>
        <w:t xml:space="preserve">, "Real-Time Automatic Apneic Event Detection Using Nocturnal Pulse Oximetry," (in English), </w:t>
      </w:r>
      <w:r w:rsidRPr="0079408F">
        <w:rPr>
          <w:i/>
          <w:noProof/>
        </w:rPr>
        <w:t xml:space="preserve">Ieee Transactions on Biomedical Engineering, </w:t>
      </w:r>
      <w:r w:rsidRPr="0079408F">
        <w:rPr>
          <w:noProof/>
        </w:rPr>
        <w:t>Article vol. 65, no. 3, pp. 706-712, Mar 2018.</w:t>
      </w:r>
    </w:p>
    <w:p w14:paraId="01D50E07" w14:textId="77777777" w:rsidR="0079408F" w:rsidRPr="0079408F" w:rsidRDefault="0079408F" w:rsidP="0079408F">
      <w:pPr>
        <w:pStyle w:val="EndNoteBibliography"/>
        <w:ind w:left="720" w:hanging="720"/>
        <w:rPr>
          <w:noProof/>
        </w:rPr>
      </w:pPr>
      <w:r w:rsidRPr="0079408F">
        <w:rPr>
          <w:noProof/>
        </w:rPr>
        <w:t>[12]</w:t>
      </w:r>
      <w:r w:rsidRPr="0079408F">
        <w:rPr>
          <w:noProof/>
        </w:rPr>
        <w:tab/>
        <w:t xml:space="preserve">J. Sola-Soler, J. Antonio Fiz, J. Morera, and R. Jane, "Multiclass classification of subjects with sleep apnoea-hypopnoea syndrome through snoring analysis," </w:t>
      </w:r>
      <w:r w:rsidRPr="0079408F">
        <w:rPr>
          <w:i/>
          <w:noProof/>
        </w:rPr>
        <w:t xml:space="preserve">Medical Engineering &amp; Physics, </w:t>
      </w:r>
      <w:r w:rsidRPr="0079408F">
        <w:rPr>
          <w:noProof/>
        </w:rPr>
        <w:t>vol. 34, no. 9, pp. 1213-1220, Nov 2012.</w:t>
      </w:r>
    </w:p>
    <w:p w14:paraId="25306641" w14:textId="77777777" w:rsidR="0079408F" w:rsidRPr="0079408F" w:rsidRDefault="0079408F" w:rsidP="0079408F">
      <w:pPr>
        <w:pStyle w:val="EndNoteBibliography"/>
        <w:ind w:left="720" w:hanging="720"/>
        <w:rPr>
          <w:noProof/>
        </w:rPr>
      </w:pPr>
      <w:r w:rsidRPr="0079408F">
        <w:rPr>
          <w:noProof/>
        </w:rPr>
        <w:t>[13]</w:t>
      </w:r>
      <w:r w:rsidRPr="0079408F">
        <w:rPr>
          <w:noProof/>
        </w:rPr>
        <w:tab/>
        <w:t xml:space="preserve">B. Xie and H. Minn, "Real-Time Sleep Apnea Detection by Classifier Combination," </w:t>
      </w:r>
      <w:r w:rsidRPr="0079408F">
        <w:rPr>
          <w:i/>
          <w:noProof/>
        </w:rPr>
        <w:t xml:space="preserve">IEEE Transactions on Information Technology in Biomedicine, </w:t>
      </w:r>
      <w:r w:rsidRPr="0079408F">
        <w:rPr>
          <w:noProof/>
        </w:rPr>
        <w:t>vol. 16, no. 3, pp. 469-477, 2012.</w:t>
      </w:r>
    </w:p>
    <w:p w14:paraId="1652F746" w14:textId="77777777" w:rsidR="0079408F" w:rsidRPr="0079408F" w:rsidRDefault="0079408F" w:rsidP="0079408F">
      <w:pPr>
        <w:pStyle w:val="EndNoteBibliography"/>
        <w:ind w:left="720" w:hanging="720"/>
        <w:rPr>
          <w:noProof/>
        </w:rPr>
      </w:pPr>
      <w:r w:rsidRPr="0079408F">
        <w:rPr>
          <w:noProof/>
        </w:rPr>
        <w:t>[14]</w:t>
      </w:r>
      <w:r w:rsidRPr="0079408F">
        <w:rPr>
          <w:noProof/>
        </w:rPr>
        <w:tab/>
        <w:t xml:space="preserve">W. Huang, B. Guo, Y. Shen, and X. Tang, "A novel method to precisely detect apnea and hypopnea events by airflow and oximetry signals," </w:t>
      </w:r>
      <w:r w:rsidRPr="0079408F">
        <w:rPr>
          <w:i/>
          <w:noProof/>
        </w:rPr>
        <w:t xml:space="preserve">Computers in Biology and Medicine, </w:t>
      </w:r>
      <w:r w:rsidRPr="0079408F">
        <w:rPr>
          <w:noProof/>
        </w:rPr>
        <w:lastRenderedPageBreak/>
        <w:t>vol. 88, pp. 32-40, Sep 1 2017.</w:t>
      </w:r>
    </w:p>
    <w:p w14:paraId="207BA0A1" w14:textId="77777777" w:rsidR="0079408F" w:rsidRPr="0079408F" w:rsidRDefault="0079408F" w:rsidP="0079408F">
      <w:pPr>
        <w:pStyle w:val="EndNoteBibliography"/>
        <w:ind w:left="720" w:hanging="720"/>
        <w:rPr>
          <w:noProof/>
        </w:rPr>
      </w:pPr>
      <w:r w:rsidRPr="0079408F">
        <w:rPr>
          <w:noProof/>
        </w:rPr>
        <w:t>[15]</w:t>
      </w:r>
      <w:r w:rsidRPr="0079408F">
        <w:rPr>
          <w:noProof/>
        </w:rPr>
        <w:tab/>
        <w:t xml:space="preserve">N. Hoa Dinh, B. A. Wilkins, Q. Cheng, and B. A. Benjamin, "An Online Sleep Apnea Detection Method Based on Recurrence Quantification Analysis," </w:t>
      </w:r>
      <w:r w:rsidRPr="0079408F">
        <w:rPr>
          <w:i/>
          <w:noProof/>
        </w:rPr>
        <w:t xml:space="preserve">Ieee Journal of Biomedical and Health Informatics, </w:t>
      </w:r>
      <w:r w:rsidRPr="0079408F">
        <w:rPr>
          <w:noProof/>
        </w:rPr>
        <w:t>vol. 18, no. 4, pp. 1285-1293, Jul 2014.</w:t>
      </w:r>
    </w:p>
    <w:p w14:paraId="49D99EA1" w14:textId="77777777" w:rsidR="0079408F" w:rsidRPr="0079408F" w:rsidRDefault="0079408F" w:rsidP="0079408F">
      <w:pPr>
        <w:pStyle w:val="EndNoteBibliography"/>
        <w:ind w:left="720" w:hanging="720"/>
        <w:rPr>
          <w:noProof/>
        </w:rPr>
      </w:pPr>
      <w:r w:rsidRPr="0079408F">
        <w:rPr>
          <w:noProof/>
        </w:rPr>
        <w:t>[16]</w:t>
      </w:r>
      <w:r w:rsidRPr="0079408F">
        <w:rPr>
          <w:noProof/>
        </w:rPr>
        <w:tab/>
        <w:t xml:space="preserve">D. W. Jung, S. H. Hwang, Y. J. Lee, D.-U. Jeong, and K. S. Park, "Apnea-Hypopnea Index Prediction Using Electrocardiogram Acquired During the Sleep-Onset Period," </w:t>
      </w:r>
      <w:r w:rsidRPr="0079408F">
        <w:rPr>
          <w:i/>
          <w:noProof/>
        </w:rPr>
        <w:t xml:space="preserve">Ieee Transactions on Biomedical Engineering, </w:t>
      </w:r>
      <w:r w:rsidRPr="0079408F">
        <w:rPr>
          <w:noProof/>
        </w:rPr>
        <w:t>vol. 64, no. 2, pp. 295-301, Feb 2017.</w:t>
      </w:r>
    </w:p>
    <w:p w14:paraId="1F5256DA" w14:textId="52D78830" w:rsidR="0079408F" w:rsidRPr="0079408F" w:rsidRDefault="0079408F" w:rsidP="0079408F">
      <w:pPr>
        <w:pStyle w:val="EndNoteBibliography"/>
        <w:ind w:left="720" w:hanging="720"/>
        <w:rPr>
          <w:noProof/>
        </w:rPr>
      </w:pPr>
      <w:r w:rsidRPr="0079408F">
        <w:rPr>
          <w:noProof/>
        </w:rPr>
        <w:t>[17]</w:t>
      </w:r>
      <w:r w:rsidRPr="0079408F">
        <w:rPr>
          <w:noProof/>
        </w:rPr>
        <w:tab/>
        <w:t xml:space="preserve">"St. Vincent's University Hospital University College Dublin Sleep Apnea Database," 2008. </w:t>
      </w:r>
      <w:hyperlink r:id="rId27" w:history="1">
        <w:r w:rsidRPr="0079408F">
          <w:rPr>
            <w:rStyle w:val="af4"/>
            <w:noProof/>
          </w:rPr>
          <w:t>http://physionet.org/pn3/ucddb/</w:t>
        </w:r>
      </w:hyperlink>
    </w:p>
    <w:p w14:paraId="458A982F" w14:textId="77777777" w:rsidR="0079408F" w:rsidRPr="0079408F" w:rsidRDefault="0079408F" w:rsidP="0079408F">
      <w:pPr>
        <w:pStyle w:val="EndNoteBibliography"/>
        <w:ind w:left="720" w:hanging="720"/>
        <w:rPr>
          <w:noProof/>
        </w:rPr>
      </w:pPr>
      <w:r w:rsidRPr="0079408F">
        <w:rPr>
          <w:noProof/>
        </w:rPr>
        <w:t>[18]</w:t>
      </w:r>
      <w:r w:rsidRPr="0079408F">
        <w:rPr>
          <w:noProof/>
        </w:rPr>
        <w:tab/>
        <w:t>A. L. Goldberger</w:t>
      </w:r>
      <w:r w:rsidRPr="0079408F">
        <w:rPr>
          <w:i/>
          <w:noProof/>
        </w:rPr>
        <w:t xml:space="preserve"> et al.</w:t>
      </w:r>
      <w:r w:rsidRPr="0079408F">
        <w:rPr>
          <w:noProof/>
        </w:rPr>
        <w:t xml:space="preserve">, "PhysioBank, PhysioToolkit, and PhysioNet - Components of a new research resource for complex physiologic signals," </w:t>
      </w:r>
      <w:r w:rsidRPr="0079408F">
        <w:rPr>
          <w:i/>
          <w:noProof/>
        </w:rPr>
        <w:t xml:space="preserve">Circulation, </w:t>
      </w:r>
      <w:r w:rsidRPr="0079408F">
        <w:rPr>
          <w:noProof/>
        </w:rPr>
        <w:t>vol. 101, no. 23, pp. E215-E220, Jun 13 2000.</w:t>
      </w:r>
    </w:p>
    <w:p w14:paraId="27862C6E" w14:textId="77777777" w:rsidR="0079408F" w:rsidRPr="0079408F" w:rsidRDefault="0079408F" w:rsidP="0079408F">
      <w:pPr>
        <w:pStyle w:val="EndNoteBibliography"/>
        <w:ind w:left="720" w:hanging="720"/>
        <w:rPr>
          <w:noProof/>
        </w:rPr>
      </w:pPr>
      <w:r w:rsidRPr="0079408F">
        <w:rPr>
          <w:noProof/>
        </w:rPr>
        <w:t>[19]</w:t>
      </w:r>
      <w:r w:rsidRPr="0079408F">
        <w:rPr>
          <w:noProof/>
        </w:rPr>
        <w:tab/>
        <w:t>R. Berry</w:t>
      </w:r>
      <w:r w:rsidRPr="0079408F">
        <w:rPr>
          <w:i/>
          <w:noProof/>
        </w:rPr>
        <w:t xml:space="preserve"> et al.</w:t>
      </w:r>
      <w:r w:rsidRPr="0079408F">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79408F">
        <w:rPr>
          <w:i/>
          <w:noProof/>
        </w:rPr>
        <w:t xml:space="preserve">J Clin Sleep Med, </w:t>
      </w:r>
      <w:r w:rsidRPr="0079408F">
        <w:rPr>
          <w:noProof/>
        </w:rPr>
        <w:t>vol. 8, no. 5, pp. 597-619, 2012.</w:t>
      </w:r>
    </w:p>
    <w:p w14:paraId="3909C55F" w14:textId="77777777" w:rsidR="0079408F" w:rsidRPr="0079408F" w:rsidRDefault="0079408F" w:rsidP="0079408F">
      <w:pPr>
        <w:pStyle w:val="EndNoteBibliography"/>
        <w:ind w:left="720" w:hanging="720"/>
        <w:rPr>
          <w:noProof/>
        </w:rPr>
      </w:pPr>
      <w:r w:rsidRPr="0079408F">
        <w:rPr>
          <w:noProof/>
        </w:rPr>
        <w:t>[20]</w:t>
      </w:r>
      <w:r w:rsidRPr="0079408F">
        <w:rPr>
          <w:noProof/>
        </w:rPr>
        <w:tab/>
        <w:t xml:space="preserve">A. Qureshi, R. D. Ballard, and H. S. Nelson, "Obstructive sleep apnea," </w:t>
      </w:r>
      <w:r w:rsidRPr="0079408F">
        <w:rPr>
          <w:i/>
          <w:noProof/>
        </w:rPr>
        <w:t xml:space="preserve">Journal of Allergy and Clinical Immunology, </w:t>
      </w:r>
      <w:r w:rsidRPr="0079408F">
        <w:rPr>
          <w:noProof/>
        </w:rPr>
        <w:t>vol. 112, no. 4, pp. 643-651, 2003/10/01/ 2003.</w:t>
      </w:r>
    </w:p>
    <w:p w14:paraId="17570779" w14:textId="77777777" w:rsidR="0079408F" w:rsidRPr="0079408F" w:rsidRDefault="0079408F" w:rsidP="0079408F">
      <w:pPr>
        <w:pStyle w:val="EndNoteBibliography"/>
        <w:ind w:left="720" w:hanging="720"/>
        <w:rPr>
          <w:noProof/>
        </w:rPr>
      </w:pPr>
      <w:r w:rsidRPr="0079408F">
        <w:rPr>
          <w:noProof/>
        </w:rPr>
        <w:t>[21]</w:t>
      </w:r>
      <w:r w:rsidRPr="0079408F">
        <w:rPr>
          <w:noProof/>
        </w:rPr>
        <w:tab/>
        <w:t xml:space="preserve">f. American academy of sleep medicine task, "Sleep-related breathing disorders in adults : recommendations for syndrome definition and measurement techniques in clinical research," </w:t>
      </w:r>
      <w:r w:rsidRPr="0079408F">
        <w:rPr>
          <w:i/>
          <w:noProof/>
        </w:rPr>
        <w:t xml:space="preserve">Sleep, </w:t>
      </w:r>
      <w:r w:rsidRPr="0079408F">
        <w:rPr>
          <w:noProof/>
        </w:rPr>
        <w:t>vol. 22, pp. 667-689, 1999 1999.</w:t>
      </w:r>
    </w:p>
    <w:p w14:paraId="665E4292" w14:textId="77777777" w:rsidR="0079408F" w:rsidRPr="0079408F" w:rsidRDefault="0079408F" w:rsidP="0079408F">
      <w:pPr>
        <w:pStyle w:val="EndNoteBibliography"/>
        <w:ind w:left="720" w:hanging="720"/>
        <w:rPr>
          <w:noProof/>
        </w:rPr>
      </w:pPr>
      <w:r w:rsidRPr="0079408F">
        <w:rPr>
          <w:noProof/>
        </w:rPr>
        <w:t>[22]</w:t>
      </w:r>
      <w:r w:rsidRPr="0079408F">
        <w:rPr>
          <w:noProof/>
        </w:rPr>
        <w:tab/>
        <w:t xml:space="preserve">N. Selvaraj, R. Narasimhan, and Ieee, "Detection of Sleep Apnea on a Per-Second Basis Using Respiratory Signals," in </w:t>
      </w:r>
      <w:r w:rsidRPr="0079408F">
        <w:rPr>
          <w:i/>
          <w:noProof/>
        </w:rPr>
        <w:t>2013 35th Annual International Conference of the Ieee Engineering in Medicine and Biology Society</w:t>
      </w:r>
      <w:r w:rsidRPr="0079408F">
        <w:rPr>
          <w:noProof/>
        </w:rPr>
        <w:t>(IEEE Engineering in Medicine and Biology Society Conference Proceedings, 2013, pp. 2124-2127.</w:t>
      </w:r>
    </w:p>
    <w:p w14:paraId="0015F670" w14:textId="5995E425"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dministrator" w:date="2018-12-27T23:15:00Z" w:initials="A">
    <w:p w14:paraId="44B7AD8F" w14:textId="77777777" w:rsidR="00FC2B20" w:rsidRDefault="00FC2B20" w:rsidP="00925A67">
      <w:pPr>
        <w:pStyle w:val="a4"/>
      </w:pPr>
      <w:r>
        <w:rPr>
          <w:rFonts w:hint="eastAsia"/>
        </w:rPr>
        <w:t>异常数据剔除，在图1a中有所体现</w:t>
      </w:r>
    </w:p>
  </w:comment>
  <w:comment w:id="9" w:author="Administrator" w:date="2018-12-27T23:15:00Z" w:initials="A">
    <w:p w14:paraId="6F6D52E2" w14:textId="77777777" w:rsidR="00FC2B20" w:rsidRDefault="00FC2B20">
      <w:pPr>
        <w:pStyle w:val="a4"/>
      </w:pPr>
      <w:r>
        <w:rPr>
          <w:rFonts w:hint="eastAsia"/>
        </w:rPr>
        <w:t>在其中某一分句上标注引用</w:t>
      </w:r>
    </w:p>
  </w:comment>
  <w:comment w:id="10" w:author="Administrator" w:date="2018-12-27T23:23:00Z" w:initials="A">
    <w:p w14:paraId="05E2302B" w14:textId="77777777" w:rsidR="00FC2B20" w:rsidRDefault="00FC2B20">
      <w:pPr>
        <w:pStyle w:val="a4"/>
      </w:pPr>
      <w:r>
        <w:rPr>
          <w:rFonts w:hint="eastAsia"/>
        </w:rPr>
        <w:t>或</w:t>
      </w:r>
    </w:p>
  </w:comment>
  <w:comment w:id="16" w:author="sunset" w:date="2018-12-27T08:57:00Z" w:initials="s">
    <w:p w14:paraId="54D766E5" w14:textId="77777777" w:rsidR="00FC2B20" w:rsidRDefault="00FC2B20">
      <w:pPr>
        <w:pStyle w:val="a4"/>
      </w:pPr>
      <w:r>
        <w:rPr>
          <w:rFonts w:hint="eastAsia"/>
        </w:rPr>
        <w:t>此处最好也用个频谱图来图示说明并加上对应符号</w:t>
      </w:r>
    </w:p>
  </w:comment>
  <w:comment w:id="17" w:author="Administrator" w:date="2018-12-27T23:24:00Z" w:initials="A">
    <w:p w14:paraId="59B571C0" w14:textId="77777777" w:rsidR="00FC2B20" w:rsidRDefault="00FC2B20">
      <w:pPr>
        <w:pStyle w:val="a4"/>
      </w:pPr>
      <w:r>
        <w:rPr>
          <w:rFonts w:hint="eastAsia"/>
        </w:rPr>
        <w:t>需要在图1（c）中标识出来</w:t>
      </w:r>
    </w:p>
    <w:p w14:paraId="7C454CF6" w14:textId="77777777" w:rsidR="00FC2B20" w:rsidRDefault="00FC2B20">
      <w:pPr>
        <w:pStyle w:val="a4"/>
      </w:pPr>
    </w:p>
  </w:comment>
  <w:comment w:id="21" w:author="Administrator" w:date="2018-12-27T23:26:00Z" w:initials="A">
    <w:p w14:paraId="5A9873D5" w14:textId="77777777" w:rsidR="00FC2B20" w:rsidRDefault="00FC2B20">
      <w:pPr>
        <w:pStyle w:val="a4"/>
      </w:pPr>
      <w:r>
        <w:rPr>
          <w:rFonts w:hint="eastAsia"/>
        </w:rPr>
        <w:t>本文</w:t>
      </w:r>
    </w:p>
  </w:comment>
  <w:comment w:id="22" w:author="sunset" w:date="2018-12-27T09:56:00Z" w:initials="s">
    <w:p w14:paraId="27C352FF" w14:textId="77777777" w:rsidR="00FC2B20" w:rsidRDefault="00FC2B20" w:rsidP="002D2DCD">
      <w:pPr>
        <w:pStyle w:val="a4"/>
      </w:pPr>
      <w:r>
        <w:rPr>
          <w:rFonts w:hint="eastAsia"/>
        </w:rPr>
        <w:t>移到讨论效率之处</w:t>
      </w:r>
    </w:p>
  </w:comment>
  <w:comment w:id="23" w:author="Administrator" w:date="2018-12-27T23:29:00Z" w:initials="A">
    <w:p w14:paraId="71BF6F41" w14:textId="77777777" w:rsidR="00FC2B20" w:rsidRDefault="00FC2B20">
      <w:pPr>
        <w:pStyle w:val="a4"/>
      </w:pPr>
      <w:r>
        <w:rPr>
          <w:rFonts w:hint="eastAsia"/>
        </w:rPr>
        <w:t>输出的</w:t>
      </w:r>
    </w:p>
  </w:comment>
  <w:comment w:id="24" w:author="Administrator" w:date="2018-12-27T23:29:00Z" w:initials="A">
    <w:p w14:paraId="0FD634D4" w14:textId="77777777" w:rsidR="00FC2B20" w:rsidRDefault="00FC2B20">
      <w:pPr>
        <w:pStyle w:val="a4"/>
      </w:pPr>
      <w:r>
        <w:rPr>
          <w:rFonts w:hint="eastAsia"/>
        </w:rPr>
        <w:t>经过事件检测器</w:t>
      </w:r>
    </w:p>
  </w:comment>
  <w:comment w:id="25" w:author="Administrator" w:date="2018-12-27T23:32:00Z" w:initials="A">
    <w:p w14:paraId="372646DF" w14:textId="77777777" w:rsidR="00FC2B20" w:rsidRDefault="00FC2B20">
      <w:pPr>
        <w:pStyle w:val="a4"/>
      </w:pPr>
      <w:r>
        <w:rPr>
          <w:rFonts w:hint="eastAsia"/>
        </w:rPr>
        <w:t>输出</w:t>
      </w:r>
    </w:p>
  </w:comment>
  <w:comment w:id="29" w:author="sunset" w:date="2019-01-02T09:22:00Z" w:initials="s">
    <w:p w14:paraId="7C93A9D0" w14:textId="2B35F3AF" w:rsidR="00FC2B20" w:rsidRDefault="00FC2B20">
      <w:pPr>
        <w:pStyle w:val="a4"/>
      </w:pPr>
      <w:r>
        <w:rPr>
          <w:rStyle w:val="af"/>
        </w:rPr>
        <w:annotationRef/>
      </w:r>
      <w:r>
        <w:rPr>
          <w:rFonts w:hint="eastAsia"/>
        </w:rPr>
        <w:t>与第二部分数字统一？</w:t>
      </w:r>
    </w:p>
  </w:comment>
  <w:comment w:id="30" w:author="Administrator" w:date="2018-12-27T23:36:00Z" w:initials="A">
    <w:p w14:paraId="17BF387D" w14:textId="77777777" w:rsidR="00FC2B20" w:rsidRDefault="00FC2B20">
      <w:pPr>
        <w:pStyle w:val="a4"/>
      </w:pPr>
      <w:r>
        <w:rPr>
          <w:rFonts w:hint="eastAsia"/>
        </w:rPr>
        <w:t>标注引用</w:t>
      </w:r>
    </w:p>
  </w:comment>
  <w:comment w:id="31" w:author="sunset" w:date="2018-12-23T12:52:00Z" w:initials="s">
    <w:p w14:paraId="1F98739A" w14:textId="77777777" w:rsidR="00FC2B20" w:rsidRDefault="00FC2B20">
      <w:pPr>
        <w:pStyle w:val="a4"/>
      </w:pPr>
      <w:r>
        <w:rPr>
          <w:rFonts w:hint="eastAsia"/>
        </w:rPr>
        <w:t>虚警有点过高，比较刺眼，对于虚警有没有进一步分析说明？</w:t>
      </w:r>
    </w:p>
  </w:comment>
  <w:comment w:id="34" w:author="sunset" w:date="2018-12-23T12:53:00Z" w:initials="s">
    <w:p w14:paraId="4B6E17A0" w14:textId="77777777" w:rsidR="00FC2B20" w:rsidRDefault="00FC2B20">
      <w:pPr>
        <w:pStyle w:val="a4"/>
      </w:pPr>
      <w:r>
        <w:t>7？</w:t>
      </w:r>
    </w:p>
  </w:comment>
  <w:comment w:id="38" w:author="Administrator" w:date="2018-12-27T22:57:00Z" w:initials="A">
    <w:p w14:paraId="071B50EF" w14:textId="77777777" w:rsidR="00FC2B20" w:rsidRDefault="00FC2B20" w:rsidP="00796615">
      <w:pPr>
        <w:pStyle w:val="a4"/>
      </w:pPr>
      <w:r>
        <w:rPr>
          <w:rFonts w:hint="eastAsia"/>
        </w:rPr>
        <w:t>参考表格3按2012年AASM修正后标注结果测算后正阳、正阴、假阳、假阴性统计结果</w:t>
      </w:r>
    </w:p>
  </w:comment>
  <w:comment w:id="42" w:author="Administrator" w:date="2018-12-27T23:00:00Z" w:initials="A">
    <w:p w14:paraId="296B6181" w14:textId="77777777" w:rsidR="00FC2B20" w:rsidRDefault="00FC2B20">
      <w:pPr>
        <w:pStyle w:val="a4"/>
      </w:pPr>
      <w:r>
        <w:rPr>
          <w:rFonts w:hint="eastAsia"/>
        </w:rPr>
        <w:t>37微</w:t>
      </w:r>
    </w:p>
  </w:comment>
  <w:comment w:id="53" w:author="Administrator" w:date="2018-12-27T23:03:00Z" w:initials="A">
    <w:p w14:paraId="1A5138AF" w14:textId="77777777" w:rsidR="00FC2B20" w:rsidRDefault="00FC2B20">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22358" w14:textId="77777777" w:rsidR="00D06930" w:rsidRDefault="00D06930" w:rsidP="00212556">
      <w:r>
        <w:separator/>
      </w:r>
    </w:p>
  </w:endnote>
  <w:endnote w:type="continuationSeparator" w:id="0">
    <w:p w14:paraId="2F8A1BBC" w14:textId="77777777" w:rsidR="00D06930" w:rsidRDefault="00D06930"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23CB09" w14:textId="77777777" w:rsidR="00D06930" w:rsidRDefault="00D06930" w:rsidP="00212556">
      <w:r>
        <w:separator/>
      </w:r>
    </w:p>
  </w:footnote>
  <w:footnote w:type="continuationSeparator" w:id="0">
    <w:p w14:paraId="6C4D0CD3" w14:textId="77777777" w:rsidR="00D06930" w:rsidRDefault="00D06930"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B9D"/>
    <w:rsid w:val="00010992"/>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4A1"/>
    <w:rsid w:val="00264D17"/>
    <w:rsid w:val="00265378"/>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4ECD"/>
    <w:rsid w:val="00457E3E"/>
    <w:rsid w:val="00477522"/>
    <w:rsid w:val="0048345B"/>
    <w:rsid w:val="00484775"/>
    <w:rsid w:val="004855FA"/>
    <w:rsid w:val="004936D7"/>
    <w:rsid w:val="004962C2"/>
    <w:rsid w:val="004A7B8D"/>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A36D0"/>
    <w:rsid w:val="005B1F15"/>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7648"/>
    <w:rsid w:val="0074662D"/>
    <w:rsid w:val="00750CD9"/>
    <w:rsid w:val="007562A8"/>
    <w:rsid w:val="007631CA"/>
    <w:rsid w:val="007670B3"/>
    <w:rsid w:val="00767102"/>
    <w:rsid w:val="00767999"/>
    <w:rsid w:val="007740FE"/>
    <w:rsid w:val="007742A6"/>
    <w:rsid w:val="00787BE1"/>
    <w:rsid w:val="007903EB"/>
    <w:rsid w:val="007916DC"/>
    <w:rsid w:val="0079408F"/>
    <w:rsid w:val="00794D8A"/>
    <w:rsid w:val="00795151"/>
    <w:rsid w:val="00796615"/>
    <w:rsid w:val="007A73AC"/>
    <w:rsid w:val="007B1C60"/>
    <w:rsid w:val="007B4FF3"/>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846F5"/>
    <w:rsid w:val="00887181"/>
    <w:rsid w:val="0088768C"/>
    <w:rsid w:val="008A0936"/>
    <w:rsid w:val="008C2B9D"/>
    <w:rsid w:val="008C49F2"/>
    <w:rsid w:val="008D0C01"/>
    <w:rsid w:val="008D18B5"/>
    <w:rsid w:val="008D35A1"/>
    <w:rsid w:val="008D3739"/>
    <w:rsid w:val="008E0B9B"/>
    <w:rsid w:val="008E14E9"/>
    <w:rsid w:val="008F4F65"/>
    <w:rsid w:val="008F680B"/>
    <w:rsid w:val="008F6A8F"/>
    <w:rsid w:val="00900463"/>
    <w:rsid w:val="00905C3B"/>
    <w:rsid w:val="0090795B"/>
    <w:rsid w:val="00907A89"/>
    <w:rsid w:val="00912424"/>
    <w:rsid w:val="009145F1"/>
    <w:rsid w:val="00915594"/>
    <w:rsid w:val="00915CCC"/>
    <w:rsid w:val="00922D9E"/>
    <w:rsid w:val="00925A67"/>
    <w:rsid w:val="009265E3"/>
    <w:rsid w:val="00931312"/>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07A9"/>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30F8"/>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06930"/>
    <w:rsid w:val="00D1014A"/>
    <w:rsid w:val="00D15B5B"/>
    <w:rsid w:val="00D20C56"/>
    <w:rsid w:val="00D21412"/>
    <w:rsid w:val="00D219C9"/>
    <w:rsid w:val="00D30201"/>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861F1"/>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472B5"/>
    <w:rsid w:val="00F52C64"/>
    <w:rsid w:val="00F54C1B"/>
    <w:rsid w:val="00F566CD"/>
    <w:rsid w:val="00F62533"/>
    <w:rsid w:val="00F727D1"/>
    <w:rsid w:val="00F8033A"/>
    <w:rsid w:val="00F8089D"/>
    <w:rsid w:val="00F81C9D"/>
    <w:rsid w:val="00F90D6F"/>
    <w:rsid w:val="00FA66AF"/>
    <w:rsid w:val="00FB1C9C"/>
    <w:rsid w:val="00FB2032"/>
    <w:rsid w:val="00FB2995"/>
    <w:rsid w:val="00FB79E1"/>
    <w:rsid w:val="00FC2B20"/>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30A215-46BA-4EBD-9A19-864600366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11</Pages>
  <Words>5380</Words>
  <Characters>30667</Characters>
  <Application>Microsoft Office Word</Application>
  <DocSecurity>0</DocSecurity>
  <Lines>255</Lines>
  <Paragraphs>71</Paragraphs>
  <ScaleCrop>false</ScaleCrop>
  <Company/>
  <LinksUpToDate>false</LinksUpToDate>
  <CharactersWithSpaces>35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24</cp:revision>
  <dcterms:created xsi:type="dcterms:W3CDTF">2019-01-02T01:57:00Z</dcterms:created>
  <dcterms:modified xsi:type="dcterms:W3CDTF">2019-01-0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